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D30985" w14:textId="1F08C4BF" w:rsidR="008946B2" w:rsidRDefault="00627D7F">
      <w:pPr>
        <w:rPr>
          <w:b/>
          <w:bCs/>
          <w:lang w:val="en-GB"/>
        </w:rPr>
      </w:pPr>
      <w:r w:rsidRPr="007D2335">
        <w:rPr>
          <w:b/>
          <w:bCs/>
          <w:lang w:val="en-GB"/>
        </w:rPr>
        <w:t>Towards intermittent preventive therapy in pregnancy with dihydroartemisinin-piperaquine?</w:t>
      </w:r>
    </w:p>
    <w:p w14:paraId="423A2F09" w14:textId="6E4D1A9F" w:rsidR="000B44EB" w:rsidRDefault="000B44EB" w:rsidP="000B44EB">
      <w:pPr>
        <w:rPr>
          <w:lang w:val="en-GB"/>
        </w:rPr>
      </w:pPr>
      <w:r>
        <w:rPr>
          <w:lang w:val="en-GB"/>
        </w:rPr>
        <w:t xml:space="preserve">Author: Prof </w:t>
      </w:r>
      <w:r w:rsidR="0077382E">
        <w:rPr>
          <w:lang w:val="en-GB"/>
        </w:rPr>
        <w:t>F</w:t>
      </w:r>
      <w:r>
        <w:rPr>
          <w:lang w:val="en-GB"/>
        </w:rPr>
        <w:t>eiko O. ter Kuile, Liverpool School of Tropical Medicine, Pembroke Place, L3 5QA, Liverpool, United Kingdom.</w:t>
      </w:r>
      <w:r w:rsidR="0077382E">
        <w:rPr>
          <w:lang w:val="en-GB"/>
        </w:rPr>
        <w:t xml:space="preserve"> E-mail: </w:t>
      </w:r>
      <w:hyperlink r:id="rId8" w:history="1">
        <w:r w:rsidR="00170F30" w:rsidRPr="00F3629C">
          <w:rPr>
            <w:rStyle w:val="Hyperlink"/>
            <w:lang w:val="en-GB"/>
          </w:rPr>
          <w:t>feiko.terkuile@lstmed.ac.uk</w:t>
        </w:r>
      </w:hyperlink>
    </w:p>
    <w:p w14:paraId="03095B58" w14:textId="00C80AA8" w:rsidR="009A5FC8" w:rsidRPr="008927AB" w:rsidRDefault="009A5FC8" w:rsidP="000B44EB">
      <w:pPr>
        <w:rPr>
          <w:lang w:val="en-GB"/>
        </w:rPr>
      </w:pPr>
      <w:r>
        <w:rPr>
          <w:b/>
          <w:bCs/>
          <w:lang w:val="en-GB"/>
        </w:rPr>
        <w:t xml:space="preserve">Introduction: </w:t>
      </w:r>
      <w:r w:rsidR="00694E69" w:rsidRPr="009A5FC8">
        <w:rPr>
          <w:lang w:val="en-GB"/>
        </w:rPr>
        <w:t xml:space="preserve">Malaria </w:t>
      </w:r>
      <w:r w:rsidR="00F33654" w:rsidRPr="009A5FC8">
        <w:rPr>
          <w:lang w:val="en-GB"/>
        </w:rPr>
        <w:t xml:space="preserve">is </w:t>
      </w:r>
      <w:r w:rsidR="006B3F05" w:rsidRPr="009A5FC8">
        <w:rPr>
          <w:lang w:val="en-GB"/>
        </w:rPr>
        <w:t xml:space="preserve">a </w:t>
      </w:r>
      <w:r w:rsidR="00F33654" w:rsidRPr="009A5FC8">
        <w:rPr>
          <w:lang w:val="en-GB"/>
        </w:rPr>
        <w:t>major cause of adverse pregnancy outcome</w:t>
      </w:r>
      <w:r w:rsidR="00AB50D7">
        <w:rPr>
          <w:lang w:val="en-GB"/>
        </w:rPr>
        <w:t>s</w:t>
      </w:r>
      <w:r w:rsidR="00F33654" w:rsidRPr="009A5FC8">
        <w:rPr>
          <w:lang w:val="en-GB"/>
        </w:rPr>
        <w:t xml:space="preserve"> in sub-Saharan Africa, but </w:t>
      </w:r>
      <w:r w:rsidR="00694E69" w:rsidRPr="009A5FC8">
        <w:rPr>
          <w:lang w:val="en-GB"/>
        </w:rPr>
        <w:t>resistance to sulfadoxine-pyri</w:t>
      </w:r>
      <w:r w:rsidR="00411489" w:rsidRPr="009A5FC8">
        <w:rPr>
          <w:lang w:val="en-GB"/>
        </w:rPr>
        <w:t>methamine</w:t>
      </w:r>
      <w:r w:rsidR="00694E69" w:rsidRPr="009A5FC8">
        <w:rPr>
          <w:lang w:val="en-GB"/>
        </w:rPr>
        <w:t xml:space="preserve">, the only antimalarial recommended by the World Health Organisation for </w:t>
      </w:r>
      <w:r w:rsidR="00411489" w:rsidRPr="009A5FC8">
        <w:rPr>
          <w:lang w:val="en-GB"/>
        </w:rPr>
        <w:t>intermittent preventive therapy</w:t>
      </w:r>
      <w:r w:rsidR="00AB50D7">
        <w:rPr>
          <w:lang w:val="en-GB"/>
        </w:rPr>
        <w:t>,</w:t>
      </w:r>
      <w:r w:rsidR="00411489" w:rsidRPr="009A5FC8">
        <w:rPr>
          <w:lang w:val="en-GB"/>
        </w:rPr>
        <w:t xml:space="preserve"> </w:t>
      </w:r>
      <w:r w:rsidR="009B2BB0" w:rsidRPr="009A5FC8">
        <w:rPr>
          <w:lang w:val="en-GB"/>
        </w:rPr>
        <w:t xml:space="preserve">is threatening the gains made in the last two decades. </w:t>
      </w:r>
      <w:r w:rsidR="003E165A" w:rsidRPr="009A5FC8">
        <w:rPr>
          <w:lang w:val="en-GB"/>
        </w:rPr>
        <w:t xml:space="preserve">In this issue, </w:t>
      </w:r>
      <w:proofErr w:type="spellStart"/>
      <w:r w:rsidR="003E165A" w:rsidRPr="009A5FC8">
        <w:rPr>
          <w:lang w:val="en-GB"/>
        </w:rPr>
        <w:t>Mlugu</w:t>
      </w:r>
      <w:proofErr w:type="spellEnd"/>
      <w:r w:rsidR="003E165A" w:rsidRPr="009A5FC8">
        <w:rPr>
          <w:lang w:val="en-GB"/>
        </w:rPr>
        <w:t xml:space="preserve"> and colleagues present the results of a trial of dihydroartemisinin-piperaquine as </w:t>
      </w:r>
      <w:r w:rsidR="00AB50D7">
        <w:rPr>
          <w:lang w:val="en-GB"/>
        </w:rPr>
        <w:t xml:space="preserve">an </w:t>
      </w:r>
      <w:r w:rsidR="003E165A" w:rsidRPr="009A5FC8">
        <w:rPr>
          <w:lang w:val="en-GB"/>
        </w:rPr>
        <w:t xml:space="preserve">alternative </w:t>
      </w:r>
      <w:r w:rsidR="00A033C6" w:rsidRPr="009A5FC8">
        <w:rPr>
          <w:lang w:val="en-GB"/>
        </w:rPr>
        <w:t xml:space="preserve">to </w:t>
      </w:r>
      <w:r w:rsidR="00A033C6" w:rsidRPr="009A5FC8">
        <w:rPr>
          <w:lang w:val="en-GB"/>
        </w:rPr>
        <w:t>sulfadoxine-pyrimethamine</w:t>
      </w:r>
      <w:r w:rsidR="00A033C6" w:rsidRPr="009A5FC8">
        <w:rPr>
          <w:lang w:val="en-GB"/>
        </w:rPr>
        <w:t xml:space="preserve">. </w:t>
      </w:r>
      <w:r w:rsidR="00A033C6" w:rsidRPr="009A5FC8">
        <w:rPr>
          <w:lang w:val="en-GB"/>
        </w:rPr>
        <w:t>The</w:t>
      </w:r>
      <w:r w:rsidR="008D5DAD" w:rsidRPr="009A5FC8">
        <w:rPr>
          <w:lang w:val="en-GB"/>
        </w:rPr>
        <w:t xml:space="preserve"> </w:t>
      </w:r>
      <w:r w:rsidR="00A033C6" w:rsidRPr="009A5FC8">
        <w:rPr>
          <w:lang w:val="en-GB"/>
        </w:rPr>
        <w:t>results</w:t>
      </w:r>
      <w:r w:rsidR="00A033C6" w:rsidRPr="009A5FC8">
        <w:rPr>
          <w:lang w:val="en-GB"/>
        </w:rPr>
        <w:t xml:space="preserve"> are impressive but raise the question why </w:t>
      </w:r>
      <w:r w:rsidR="008D5DAD" w:rsidRPr="009A5FC8">
        <w:rPr>
          <w:lang w:val="en-GB"/>
        </w:rPr>
        <w:t xml:space="preserve">they </w:t>
      </w:r>
      <w:r w:rsidR="00A033C6" w:rsidRPr="009A5FC8">
        <w:rPr>
          <w:lang w:val="en-GB"/>
        </w:rPr>
        <w:t>differ so much from three p</w:t>
      </w:r>
      <w:r w:rsidR="00AB50D7">
        <w:rPr>
          <w:lang w:val="en-GB"/>
        </w:rPr>
        <w:t>revious</w:t>
      </w:r>
      <w:r w:rsidR="00A033C6" w:rsidRPr="009A5FC8">
        <w:rPr>
          <w:lang w:val="en-GB"/>
        </w:rPr>
        <w:t xml:space="preserve"> trials</w:t>
      </w:r>
      <w:r w:rsidR="006B3F05" w:rsidRPr="009A5FC8">
        <w:rPr>
          <w:lang w:val="en-GB"/>
        </w:rPr>
        <w:t>.</w:t>
      </w:r>
    </w:p>
    <w:p w14:paraId="76D30987" w14:textId="30BDEDAC" w:rsidR="002157BD" w:rsidRDefault="00AB50D7">
      <w:pPr>
        <w:rPr>
          <w:lang w:val="en-GB"/>
        </w:rPr>
      </w:pPr>
      <w:r>
        <w:rPr>
          <w:b/>
          <w:bCs/>
          <w:lang w:val="en-GB"/>
        </w:rPr>
        <w:t xml:space="preserve">Main text: </w:t>
      </w:r>
      <w:r w:rsidR="00627D7F">
        <w:rPr>
          <w:lang w:val="en-GB"/>
        </w:rPr>
        <w:t xml:space="preserve">The World Health Organisation </w:t>
      </w:r>
      <w:r w:rsidR="0035432D">
        <w:rPr>
          <w:lang w:val="en-GB"/>
        </w:rPr>
        <w:t xml:space="preserve">(WHO) </w:t>
      </w:r>
      <w:r w:rsidR="00627D7F">
        <w:rPr>
          <w:lang w:val="en-GB"/>
        </w:rPr>
        <w:t xml:space="preserve">recommends intermittent preventive therapy for the control of malaria in pregnancy </w:t>
      </w:r>
      <w:r w:rsidR="00576228">
        <w:rPr>
          <w:lang w:val="en-GB"/>
        </w:rPr>
        <w:t xml:space="preserve">(IPTp) </w:t>
      </w:r>
      <w:r w:rsidR="00627D7F">
        <w:rPr>
          <w:lang w:val="en-GB"/>
        </w:rPr>
        <w:t>in malaria</w:t>
      </w:r>
      <w:r w:rsidR="00EF5132">
        <w:rPr>
          <w:lang w:val="en-GB"/>
        </w:rPr>
        <w:t>-</w:t>
      </w:r>
      <w:r w:rsidR="00627D7F">
        <w:rPr>
          <w:lang w:val="en-GB"/>
        </w:rPr>
        <w:t>endemic countries</w:t>
      </w:r>
      <w:r w:rsidR="00E32D97">
        <w:rPr>
          <w:lang w:val="en-GB"/>
        </w:rPr>
        <w:t>.</w:t>
      </w:r>
      <w:r w:rsidR="00627D7F">
        <w:rPr>
          <w:lang w:val="en-GB"/>
        </w:rPr>
        <w:t xml:space="preserve"> Sulfadoxine-pyrimethamine </w:t>
      </w:r>
      <w:r w:rsidR="00E11449">
        <w:rPr>
          <w:lang w:val="en-GB"/>
        </w:rPr>
        <w:t xml:space="preserve">(SP) </w:t>
      </w:r>
      <w:r w:rsidR="00627D7F">
        <w:rPr>
          <w:lang w:val="en-GB"/>
        </w:rPr>
        <w:t>is currently the only antimalarial recommended by WHO for IPTp. Approximately 3</w:t>
      </w:r>
      <w:r w:rsidR="003A43AC">
        <w:rPr>
          <w:lang w:val="en-GB"/>
        </w:rPr>
        <w:t>3</w:t>
      </w:r>
      <w:r w:rsidR="002F7E1F">
        <w:rPr>
          <w:lang w:val="en-GB"/>
        </w:rPr>
        <w:t xml:space="preserve"> African</w:t>
      </w:r>
      <w:r w:rsidR="00627D7F">
        <w:rPr>
          <w:lang w:val="en-GB"/>
        </w:rPr>
        <w:t xml:space="preserve"> countries </w:t>
      </w:r>
      <w:r w:rsidR="002F7E1F">
        <w:rPr>
          <w:lang w:val="en-GB"/>
        </w:rPr>
        <w:t xml:space="preserve">have adopted </w:t>
      </w:r>
      <w:r w:rsidR="00627D7F">
        <w:rPr>
          <w:lang w:val="en-GB"/>
        </w:rPr>
        <w:t>this strategy. However</w:t>
      </w:r>
      <w:r w:rsidR="00B7377B">
        <w:rPr>
          <w:lang w:val="en-GB"/>
        </w:rPr>
        <w:t>,</w:t>
      </w:r>
      <w:r w:rsidR="00627D7F">
        <w:rPr>
          <w:lang w:val="en-GB"/>
        </w:rPr>
        <w:t xml:space="preserve"> its efficacy is </w:t>
      </w:r>
      <w:r w:rsidR="00E11449">
        <w:rPr>
          <w:lang w:val="en-GB"/>
        </w:rPr>
        <w:t>threatened</w:t>
      </w:r>
      <w:r w:rsidR="00627D7F">
        <w:rPr>
          <w:lang w:val="en-GB"/>
        </w:rPr>
        <w:t xml:space="preserve"> by high-grade resistance of the malaria parasite </w:t>
      </w:r>
      <w:r w:rsidR="00627D7F" w:rsidRPr="00C62005">
        <w:rPr>
          <w:i/>
          <w:iCs/>
          <w:lang w:val="en-GB"/>
        </w:rPr>
        <w:t>Plasmodium falciparum</w:t>
      </w:r>
      <w:r w:rsidR="00627D7F">
        <w:rPr>
          <w:lang w:val="en-GB"/>
        </w:rPr>
        <w:t xml:space="preserve"> to SP. This is a particular challenge in East and </w:t>
      </w:r>
      <w:r w:rsidR="00E11449">
        <w:rPr>
          <w:lang w:val="en-GB"/>
        </w:rPr>
        <w:t>Southern</w:t>
      </w:r>
      <w:r w:rsidR="00627D7F">
        <w:rPr>
          <w:lang w:val="en-GB"/>
        </w:rPr>
        <w:t xml:space="preserve"> Africa, especially </w:t>
      </w:r>
      <w:r w:rsidR="00591FF2">
        <w:rPr>
          <w:lang w:val="en-GB"/>
        </w:rPr>
        <w:t xml:space="preserve">in </w:t>
      </w:r>
      <w:r w:rsidR="00656679">
        <w:rPr>
          <w:lang w:val="en-GB"/>
        </w:rPr>
        <w:t xml:space="preserve">two resistance hotspots in </w:t>
      </w:r>
      <w:r w:rsidR="00CC281F">
        <w:rPr>
          <w:lang w:val="en-GB"/>
        </w:rPr>
        <w:t xml:space="preserve">the </w:t>
      </w:r>
      <w:r w:rsidR="00627D7F">
        <w:rPr>
          <w:lang w:val="en-GB"/>
        </w:rPr>
        <w:t xml:space="preserve">northeast and northwest </w:t>
      </w:r>
      <w:r w:rsidR="00CC281F">
        <w:rPr>
          <w:lang w:val="en-GB"/>
        </w:rPr>
        <w:t xml:space="preserve">of </w:t>
      </w:r>
      <w:r w:rsidR="00627D7F">
        <w:rPr>
          <w:lang w:val="en-GB"/>
        </w:rPr>
        <w:t>Tanzania</w:t>
      </w:r>
      <w:r w:rsidR="00B7377B">
        <w:rPr>
          <w:lang w:val="en-GB"/>
        </w:rPr>
        <w:t>,</w:t>
      </w:r>
      <w:r w:rsidR="00627D7F">
        <w:rPr>
          <w:lang w:val="en-GB"/>
        </w:rPr>
        <w:t xml:space="preserve"> where a</w:t>
      </w:r>
      <w:r w:rsidR="00835F4C">
        <w:rPr>
          <w:lang w:val="en-GB"/>
        </w:rPr>
        <w:t>bout half the</w:t>
      </w:r>
      <w:r w:rsidR="00B75074">
        <w:rPr>
          <w:lang w:val="en-GB"/>
        </w:rPr>
        <w:t xml:space="preserve"> </w:t>
      </w:r>
      <w:r w:rsidR="00627D7F">
        <w:rPr>
          <w:lang w:val="en-GB"/>
        </w:rPr>
        <w:t>parasite</w:t>
      </w:r>
      <w:r w:rsidR="00B75074">
        <w:rPr>
          <w:lang w:val="en-GB"/>
        </w:rPr>
        <w:t>s</w:t>
      </w:r>
      <w:r w:rsidR="00627D7F">
        <w:rPr>
          <w:lang w:val="en-GB"/>
        </w:rPr>
        <w:t xml:space="preserve"> carry the </w:t>
      </w:r>
      <w:r w:rsidR="00B75074">
        <w:rPr>
          <w:lang w:val="en-GB"/>
        </w:rPr>
        <w:t>sextuple</w:t>
      </w:r>
      <w:r w:rsidR="00627D7F">
        <w:rPr>
          <w:lang w:val="en-GB"/>
        </w:rPr>
        <w:t xml:space="preserve"> </w:t>
      </w:r>
      <w:proofErr w:type="spellStart"/>
      <w:r w:rsidR="00627D7F" w:rsidRPr="00F16DAB">
        <w:rPr>
          <w:i/>
          <w:iCs/>
          <w:lang w:val="en-GB"/>
        </w:rPr>
        <w:t>dhfr</w:t>
      </w:r>
      <w:proofErr w:type="spellEnd"/>
      <w:r w:rsidR="00627D7F" w:rsidRPr="00F16DAB">
        <w:rPr>
          <w:i/>
          <w:iCs/>
          <w:lang w:val="en-GB"/>
        </w:rPr>
        <w:t>/</w:t>
      </w:r>
      <w:proofErr w:type="spellStart"/>
      <w:r w:rsidR="00627D7F" w:rsidRPr="00F16DAB">
        <w:rPr>
          <w:i/>
          <w:iCs/>
          <w:lang w:val="en-GB"/>
        </w:rPr>
        <w:t>dhps</w:t>
      </w:r>
      <w:proofErr w:type="spellEnd"/>
      <w:r w:rsidR="00627D7F">
        <w:rPr>
          <w:lang w:val="en-GB"/>
        </w:rPr>
        <w:t xml:space="preserve"> muta</w:t>
      </w:r>
      <w:r w:rsidR="008B557D">
        <w:rPr>
          <w:lang w:val="en-GB"/>
        </w:rPr>
        <w:t>nt</w:t>
      </w:r>
      <w:r w:rsidR="00691B9B">
        <w:rPr>
          <w:lang w:val="en-GB"/>
        </w:rPr>
        <w:t xml:space="preserve"> haplotype</w:t>
      </w:r>
      <w:r w:rsidR="00713907">
        <w:rPr>
          <w:lang w:val="en-GB"/>
        </w:rPr>
        <w:t xml:space="preserve"> containing the </w:t>
      </w:r>
      <w:proofErr w:type="spellStart"/>
      <w:r w:rsidR="00713907" w:rsidRPr="00F16DAB">
        <w:rPr>
          <w:i/>
          <w:iCs/>
          <w:lang w:val="en-GB"/>
        </w:rPr>
        <w:t>Pfdhps</w:t>
      </w:r>
      <w:proofErr w:type="spellEnd"/>
      <w:r w:rsidR="00713907" w:rsidRPr="00713907">
        <w:rPr>
          <w:lang w:val="en-GB"/>
        </w:rPr>
        <w:t xml:space="preserve"> A581G mutations</w:t>
      </w:r>
      <w:r w:rsidR="00C66F77">
        <w:rPr>
          <w:lang w:val="en-GB"/>
        </w:rPr>
        <w:t xml:space="preserve">, </w:t>
      </w:r>
      <w:r w:rsidR="008B557D">
        <w:rPr>
          <w:lang w:val="en-GB"/>
        </w:rPr>
        <w:t xml:space="preserve">which are </w:t>
      </w:r>
      <w:r w:rsidR="00C66F77">
        <w:rPr>
          <w:lang w:val="en-GB"/>
        </w:rPr>
        <w:t>highly resistant to SP</w:t>
      </w:r>
      <w:r w:rsidR="00627D7F">
        <w:rPr>
          <w:lang w:val="en-GB"/>
        </w:rPr>
        <w:t>.</w:t>
      </w:r>
      <w:r w:rsidR="00BF322D">
        <w:rPr>
          <w:lang w:val="en-GB"/>
        </w:rPr>
        <w:fldChar w:fldCharType="begin">
          <w:fldData xml:space="preserve">PEVuZE5vdGU+PENpdGU+PEF1dGhvcj5XYWxrZXI8L0F1dGhvcj48WWVhcj4yMDE3PC9ZZWFyPjxS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==
</w:fldData>
        </w:fldChar>
      </w:r>
      <w:r w:rsidR="00BF322D">
        <w:rPr>
          <w:lang w:val="en-GB"/>
        </w:rPr>
        <w:instrText xml:space="preserve"> ADDIN EN.CITE </w:instrText>
      </w:r>
      <w:r w:rsidR="00BF322D">
        <w:rPr>
          <w:lang w:val="en-GB"/>
        </w:rPr>
        <w:fldChar w:fldCharType="begin">
          <w:fldData xml:space="preserve">PEVuZE5vdGU+PENpdGU+PEF1dGhvcj5XYWxrZXI8L0F1dGhvcj48WWVhcj4yMDE3PC9ZZWFyPjxS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==
</w:fldData>
        </w:fldChar>
      </w:r>
      <w:r w:rsidR="00BF322D">
        <w:rPr>
          <w:lang w:val="en-GB"/>
        </w:rPr>
        <w:instrText xml:space="preserve"> ADDIN EN.CITE.DATA </w:instrText>
      </w:r>
      <w:r w:rsidR="00BF322D">
        <w:rPr>
          <w:lang w:val="en-GB"/>
        </w:rPr>
      </w:r>
      <w:r w:rsidR="00BF322D">
        <w:rPr>
          <w:lang w:val="en-GB"/>
        </w:rPr>
        <w:fldChar w:fldCharType="end"/>
      </w:r>
      <w:r w:rsidR="00BF322D">
        <w:rPr>
          <w:lang w:val="en-GB"/>
        </w:rPr>
        <w:fldChar w:fldCharType="separate"/>
      </w:r>
      <w:r w:rsidR="00BF322D" w:rsidRPr="00BF322D">
        <w:rPr>
          <w:noProof/>
          <w:vertAlign w:val="superscript"/>
          <w:lang w:val="en-GB"/>
        </w:rPr>
        <w:t>1</w:t>
      </w:r>
      <w:r w:rsidR="00BF322D">
        <w:rPr>
          <w:lang w:val="en-GB"/>
        </w:rPr>
        <w:fldChar w:fldCharType="end"/>
      </w:r>
      <w:r w:rsidR="0006707B">
        <w:rPr>
          <w:lang w:val="en-GB"/>
        </w:rPr>
        <w:t xml:space="preserve"> Even in </w:t>
      </w:r>
      <w:r w:rsidR="002B4961">
        <w:rPr>
          <w:lang w:val="en-GB"/>
        </w:rPr>
        <w:t xml:space="preserve">areas </w:t>
      </w:r>
      <w:r w:rsidR="005B3D65">
        <w:rPr>
          <w:lang w:val="en-GB"/>
        </w:rPr>
        <w:t xml:space="preserve">with less mutated parasites, were the </w:t>
      </w:r>
      <w:r w:rsidR="00056435" w:rsidRPr="00056435">
        <w:rPr>
          <w:lang w:val="en-GB"/>
        </w:rPr>
        <w:t>quintuple</w:t>
      </w:r>
      <w:r w:rsidR="00F767E8">
        <w:rPr>
          <w:lang w:val="en-GB"/>
        </w:rPr>
        <w:t>-</w:t>
      </w:r>
      <w:r w:rsidR="00056435">
        <w:rPr>
          <w:lang w:val="en-GB"/>
        </w:rPr>
        <w:t xml:space="preserve">mutant </w:t>
      </w:r>
      <w:r w:rsidR="005B3D65">
        <w:rPr>
          <w:lang w:val="en-GB"/>
        </w:rPr>
        <w:t xml:space="preserve">haplotype is highly prevalent, </w:t>
      </w:r>
      <w:r w:rsidR="00457520">
        <w:rPr>
          <w:lang w:val="en-GB"/>
        </w:rPr>
        <w:t xml:space="preserve">SP fails to clear existing infections in about </w:t>
      </w:r>
      <w:r w:rsidR="00457520" w:rsidRPr="008D54B5">
        <w:rPr>
          <w:lang w:val="en-GB"/>
        </w:rPr>
        <w:t xml:space="preserve">30 to </w:t>
      </w:r>
      <w:r w:rsidR="00423D26" w:rsidRPr="008D54B5">
        <w:rPr>
          <w:lang w:val="en-GB"/>
        </w:rPr>
        <w:t>45</w:t>
      </w:r>
      <w:r w:rsidR="00457520" w:rsidRPr="008D54B5">
        <w:rPr>
          <w:lang w:val="en-GB"/>
        </w:rPr>
        <w:t>% of pregnant women</w:t>
      </w:r>
      <w:r w:rsidR="00457520">
        <w:rPr>
          <w:lang w:val="en-GB"/>
        </w:rPr>
        <w:t xml:space="preserve"> who </w:t>
      </w:r>
      <w:r w:rsidR="00713608">
        <w:rPr>
          <w:lang w:val="en-GB"/>
        </w:rPr>
        <w:t>are</w:t>
      </w:r>
      <w:r w:rsidR="00457520">
        <w:rPr>
          <w:lang w:val="en-GB"/>
        </w:rPr>
        <w:t xml:space="preserve"> parasitaemic </w:t>
      </w:r>
      <w:r w:rsidR="00713608">
        <w:rPr>
          <w:lang w:val="en-GB"/>
        </w:rPr>
        <w:t xml:space="preserve">when </w:t>
      </w:r>
      <w:r w:rsidR="00457520">
        <w:rPr>
          <w:lang w:val="en-GB"/>
        </w:rPr>
        <w:t xml:space="preserve">they receive their first course of </w:t>
      </w:r>
      <w:r w:rsidR="00E03F2C">
        <w:rPr>
          <w:lang w:val="en-GB"/>
        </w:rPr>
        <w:t xml:space="preserve">SP for </w:t>
      </w:r>
      <w:r w:rsidR="00457520">
        <w:rPr>
          <w:lang w:val="en-GB"/>
        </w:rPr>
        <w:t>IPTp,</w:t>
      </w:r>
      <w:r w:rsidR="00457520">
        <w:rPr>
          <w:lang w:val="en-GB"/>
        </w:rPr>
        <w:fldChar w:fldCharType="begin">
          <w:fldData xml:space="preserve">PEVuZE5vdGU+PENpdGU+PEF1dGhvcj5EZXNhaTwvQXV0aG9yPjxZZWFyPjIwMTY8L1llYXI+PFJl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</w:fldData>
        </w:fldChar>
      </w:r>
      <w:r w:rsidR="00BF322D">
        <w:rPr>
          <w:lang w:val="en-GB"/>
        </w:rPr>
        <w:instrText xml:space="preserve"> ADDIN EN.CITE </w:instrText>
      </w:r>
      <w:r w:rsidR="00BF322D">
        <w:rPr>
          <w:lang w:val="en-GB"/>
        </w:rPr>
        <w:fldChar w:fldCharType="begin">
          <w:fldData xml:space="preserve">PEVuZE5vdGU+PENpdGU+PEF1dGhvcj5EZXNhaTwvQXV0aG9yPjxZZWFyPjIwMTY8L1llYXI+PFJl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</w:fldData>
        </w:fldChar>
      </w:r>
      <w:r w:rsidR="00BF322D">
        <w:rPr>
          <w:lang w:val="en-GB"/>
        </w:rPr>
        <w:instrText xml:space="preserve"> ADDIN EN.CITE.DATA </w:instrText>
      </w:r>
      <w:r w:rsidR="00BF322D">
        <w:rPr>
          <w:lang w:val="en-GB"/>
        </w:rPr>
      </w:r>
      <w:r w:rsidR="00BF322D">
        <w:rPr>
          <w:lang w:val="en-GB"/>
        </w:rPr>
        <w:fldChar w:fldCharType="end"/>
      </w:r>
      <w:r w:rsidR="00457520">
        <w:rPr>
          <w:lang w:val="en-GB"/>
        </w:rPr>
        <w:fldChar w:fldCharType="separate"/>
      </w:r>
      <w:r w:rsidR="00BF322D" w:rsidRPr="00BF322D">
        <w:rPr>
          <w:noProof/>
          <w:vertAlign w:val="superscript"/>
          <w:lang w:val="en-GB"/>
        </w:rPr>
        <w:t>2</w:t>
      </w:r>
      <w:r w:rsidR="00457520">
        <w:rPr>
          <w:lang w:val="en-GB"/>
        </w:rPr>
        <w:fldChar w:fldCharType="end"/>
      </w:r>
      <w:r w:rsidR="00457520">
        <w:rPr>
          <w:lang w:val="en-GB"/>
        </w:rPr>
        <w:t xml:space="preserve"> </w:t>
      </w:r>
      <w:r w:rsidR="00713608">
        <w:rPr>
          <w:lang w:val="en-GB"/>
        </w:rPr>
        <w:t xml:space="preserve">resulting in </w:t>
      </w:r>
      <w:r w:rsidR="005A16FF">
        <w:rPr>
          <w:lang w:val="en-GB"/>
        </w:rPr>
        <w:t xml:space="preserve">the </w:t>
      </w:r>
      <w:r w:rsidR="00457520">
        <w:rPr>
          <w:lang w:val="en-GB"/>
        </w:rPr>
        <w:t>persisten</w:t>
      </w:r>
      <w:r w:rsidR="005A16FF">
        <w:rPr>
          <w:lang w:val="en-GB"/>
        </w:rPr>
        <w:t>ce of</w:t>
      </w:r>
      <w:r w:rsidR="00457520">
        <w:rPr>
          <w:lang w:val="en-GB"/>
        </w:rPr>
        <w:t xml:space="preserve"> </w:t>
      </w:r>
      <w:r w:rsidR="00713608">
        <w:rPr>
          <w:lang w:val="en-GB"/>
        </w:rPr>
        <w:t xml:space="preserve">placental </w:t>
      </w:r>
      <w:r w:rsidR="00457520">
        <w:rPr>
          <w:lang w:val="en-GB"/>
        </w:rPr>
        <w:t>infections and associated harm. This level of resistance also results in a significant shortening of the duration of post-treatment prophylaxis, placing women at risk of new infections before the next monthly dose of SP is due.</w:t>
      </w:r>
    </w:p>
    <w:p w14:paraId="76D30988" w14:textId="6964F862" w:rsidR="001142C6" w:rsidRPr="001142C6" w:rsidRDefault="00627D7F" w:rsidP="001142C6">
      <w:pPr>
        <w:rPr>
          <w:lang w:val="en-GB"/>
        </w:rPr>
      </w:pPr>
      <w:r>
        <w:rPr>
          <w:lang w:val="en-GB"/>
        </w:rPr>
        <w:t xml:space="preserve">To address these concerns, Tanzania </w:t>
      </w:r>
      <w:r w:rsidR="00FD5BF5">
        <w:rPr>
          <w:lang w:val="en-GB"/>
        </w:rPr>
        <w:t xml:space="preserve">introduced a </w:t>
      </w:r>
      <w:r w:rsidR="00633A00">
        <w:rPr>
          <w:lang w:val="en-GB"/>
        </w:rPr>
        <w:t xml:space="preserve">national policy </w:t>
      </w:r>
      <w:r w:rsidR="00660B64">
        <w:rPr>
          <w:lang w:val="en-GB"/>
        </w:rPr>
        <w:t>combin</w:t>
      </w:r>
      <w:r w:rsidR="00237E7B">
        <w:rPr>
          <w:lang w:val="en-GB"/>
        </w:rPr>
        <w:t>ing</w:t>
      </w:r>
      <w:r w:rsidR="00660B64">
        <w:rPr>
          <w:lang w:val="en-GB"/>
        </w:rPr>
        <w:t xml:space="preserve"> IPTp-SP with</w:t>
      </w:r>
      <w:r w:rsidR="00FD5BF5">
        <w:rPr>
          <w:lang w:val="en-GB"/>
        </w:rPr>
        <w:t xml:space="preserve"> screen</w:t>
      </w:r>
      <w:r w:rsidR="006D45D5">
        <w:rPr>
          <w:lang w:val="en-GB"/>
        </w:rPr>
        <w:t>-</w:t>
      </w:r>
      <w:r w:rsidR="00FD5BF5">
        <w:rPr>
          <w:lang w:val="en-GB"/>
        </w:rPr>
        <w:t>and</w:t>
      </w:r>
      <w:r w:rsidR="006D45D5">
        <w:rPr>
          <w:lang w:val="en-GB"/>
        </w:rPr>
        <w:t>-</w:t>
      </w:r>
      <w:r w:rsidR="00FD5BF5">
        <w:rPr>
          <w:lang w:val="en-GB"/>
        </w:rPr>
        <w:t>treat approaches</w:t>
      </w:r>
      <w:r w:rsidR="00C40BC5">
        <w:rPr>
          <w:lang w:val="en-GB"/>
        </w:rPr>
        <w:t xml:space="preserve">. </w:t>
      </w:r>
      <w:r w:rsidR="004018C8">
        <w:rPr>
          <w:lang w:val="en-GB"/>
        </w:rPr>
        <w:t>As part of t</w:t>
      </w:r>
      <w:r w:rsidR="00952B4E">
        <w:rPr>
          <w:lang w:val="en-GB"/>
        </w:rPr>
        <w:t>his</w:t>
      </w:r>
      <w:r w:rsidR="004018C8">
        <w:rPr>
          <w:lang w:val="en-GB"/>
        </w:rPr>
        <w:t xml:space="preserve"> </w:t>
      </w:r>
      <w:r w:rsidR="00633A00">
        <w:rPr>
          <w:lang w:val="en-GB"/>
        </w:rPr>
        <w:t xml:space="preserve">hybrid strategy, </w:t>
      </w:r>
      <w:r w:rsidR="00D63475">
        <w:rPr>
          <w:lang w:val="en-GB"/>
        </w:rPr>
        <w:t>all women, regardless of symptoms</w:t>
      </w:r>
      <w:r w:rsidR="00C40BC5">
        <w:rPr>
          <w:lang w:val="en-GB"/>
        </w:rPr>
        <w:t>,</w:t>
      </w:r>
      <w:r w:rsidR="00D63475">
        <w:rPr>
          <w:lang w:val="en-GB"/>
        </w:rPr>
        <w:t xml:space="preserve"> are screened for malaria infection</w:t>
      </w:r>
      <w:r w:rsidR="00C66218">
        <w:rPr>
          <w:lang w:val="en-GB"/>
        </w:rPr>
        <w:t xml:space="preserve"> by rapid diagnostic tests (RDTs)</w:t>
      </w:r>
      <w:r w:rsidR="00C40BC5">
        <w:rPr>
          <w:lang w:val="en-GB"/>
        </w:rPr>
        <w:t xml:space="preserve"> at the first antenatal clinic visit</w:t>
      </w:r>
      <w:r w:rsidR="00CA7135">
        <w:rPr>
          <w:lang w:val="en-GB"/>
        </w:rPr>
        <w:t xml:space="preserve">. RDT-positive women then </w:t>
      </w:r>
      <w:r w:rsidR="007D7E1C">
        <w:rPr>
          <w:lang w:val="en-GB"/>
        </w:rPr>
        <w:t>receive</w:t>
      </w:r>
      <w:r w:rsidR="00C66218">
        <w:rPr>
          <w:lang w:val="en-GB"/>
        </w:rPr>
        <w:t xml:space="preserve"> </w:t>
      </w:r>
      <w:r w:rsidR="002D0207">
        <w:rPr>
          <w:lang w:val="en-GB"/>
        </w:rPr>
        <w:t>first-line case management drug</w:t>
      </w:r>
      <w:r w:rsidR="002F64CF">
        <w:rPr>
          <w:lang w:val="en-GB"/>
        </w:rPr>
        <w:t>s</w:t>
      </w:r>
      <w:r w:rsidR="00E03688">
        <w:rPr>
          <w:lang w:val="en-GB"/>
        </w:rPr>
        <w:t>, such as</w:t>
      </w:r>
      <w:r w:rsidR="002F64CF">
        <w:rPr>
          <w:lang w:val="en-GB"/>
        </w:rPr>
        <w:t xml:space="preserve"> </w:t>
      </w:r>
      <w:r w:rsidR="00473546">
        <w:rPr>
          <w:lang w:val="en-GB"/>
        </w:rPr>
        <w:t>artemether-lumefantri</w:t>
      </w:r>
      <w:r w:rsidR="002F64CF">
        <w:rPr>
          <w:lang w:val="en-GB"/>
        </w:rPr>
        <w:t>n</w:t>
      </w:r>
      <w:r w:rsidR="00473546">
        <w:rPr>
          <w:lang w:val="en-GB"/>
        </w:rPr>
        <w:t>e</w:t>
      </w:r>
      <w:r w:rsidR="005B4BCC">
        <w:rPr>
          <w:lang w:val="en-GB"/>
        </w:rPr>
        <w:t xml:space="preserve">, an </w:t>
      </w:r>
      <w:r w:rsidR="005B4BCC" w:rsidRPr="005A5F03">
        <w:t>artemisinin-based combination therapy</w:t>
      </w:r>
      <w:r w:rsidR="005B4BCC">
        <w:t xml:space="preserve"> (ACT)</w:t>
      </w:r>
      <w:r w:rsidR="0064448C">
        <w:rPr>
          <w:lang w:val="en-GB"/>
        </w:rPr>
        <w:t>. T</w:t>
      </w:r>
      <w:r w:rsidR="00DD1047">
        <w:rPr>
          <w:lang w:val="en-GB"/>
        </w:rPr>
        <w:t>he</w:t>
      </w:r>
      <w:r w:rsidR="009C7501">
        <w:rPr>
          <w:lang w:val="en-GB"/>
        </w:rPr>
        <w:t xml:space="preserve"> first course of </w:t>
      </w:r>
      <w:r w:rsidR="00B8751E">
        <w:rPr>
          <w:lang w:val="en-GB"/>
        </w:rPr>
        <w:t xml:space="preserve">IPTp with </w:t>
      </w:r>
      <w:r w:rsidR="00473546">
        <w:rPr>
          <w:lang w:val="en-GB"/>
        </w:rPr>
        <w:t xml:space="preserve">SP is then </w:t>
      </w:r>
      <w:r w:rsidR="00A9222E">
        <w:rPr>
          <w:lang w:val="en-GB"/>
        </w:rPr>
        <w:t>provided at</w:t>
      </w:r>
      <w:r w:rsidR="00B8751E">
        <w:rPr>
          <w:lang w:val="en-GB"/>
        </w:rPr>
        <w:t xml:space="preserve"> the </w:t>
      </w:r>
      <w:r w:rsidR="00325ED8">
        <w:rPr>
          <w:lang w:val="en-GB"/>
        </w:rPr>
        <w:t xml:space="preserve">subsequent </w:t>
      </w:r>
      <w:r w:rsidR="00B4126E">
        <w:rPr>
          <w:lang w:val="en-GB"/>
        </w:rPr>
        <w:t xml:space="preserve">scheduled </w:t>
      </w:r>
      <w:r w:rsidR="00D8317D">
        <w:rPr>
          <w:lang w:val="en-GB"/>
        </w:rPr>
        <w:t>visit</w:t>
      </w:r>
      <w:r w:rsidR="00B8751E">
        <w:rPr>
          <w:lang w:val="en-GB"/>
        </w:rPr>
        <w:t>.</w:t>
      </w:r>
      <w:r w:rsidR="00325ED8">
        <w:rPr>
          <w:lang w:val="en-GB"/>
        </w:rPr>
        <w:fldChar w:fldCharType="begin">
          <w:fldData xml:space="preserve">PEVuZE5vdGU+PENpdGU+PEF1dGhvcj5LaXRvam88L0F1dGhvcj48WWVhcj4yMDE5PC9ZZWFyPjxS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</w:fldData>
        </w:fldChar>
      </w:r>
      <w:r w:rsidR="00BF322D">
        <w:rPr>
          <w:lang w:val="en-GB"/>
        </w:rPr>
        <w:instrText xml:space="preserve"> ADDIN EN.CITE </w:instrText>
      </w:r>
      <w:r w:rsidR="00BF322D">
        <w:rPr>
          <w:lang w:val="en-GB"/>
        </w:rPr>
        <w:fldChar w:fldCharType="begin">
          <w:fldData xml:space="preserve">PEVuZE5vdGU+PENpdGU+PEF1dGhvcj5LaXRvam88L0F1dGhvcj48WWVhcj4yMDE5PC9ZZWFyPjxS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</w:fldData>
        </w:fldChar>
      </w:r>
      <w:r w:rsidR="00BF322D">
        <w:rPr>
          <w:lang w:val="en-GB"/>
        </w:rPr>
        <w:instrText xml:space="preserve"> ADDIN EN.CITE.DATA </w:instrText>
      </w:r>
      <w:r w:rsidR="00BF322D">
        <w:rPr>
          <w:lang w:val="en-GB"/>
        </w:rPr>
      </w:r>
      <w:r w:rsidR="00BF322D">
        <w:rPr>
          <w:lang w:val="en-GB"/>
        </w:rPr>
        <w:fldChar w:fldCharType="end"/>
      </w:r>
      <w:r w:rsidR="00325ED8">
        <w:rPr>
          <w:lang w:val="en-GB"/>
        </w:rPr>
        <w:fldChar w:fldCharType="separate"/>
      </w:r>
      <w:r w:rsidR="00BF322D" w:rsidRPr="00BF322D">
        <w:rPr>
          <w:noProof/>
          <w:vertAlign w:val="superscript"/>
          <w:lang w:val="en-GB"/>
        </w:rPr>
        <w:t>3</w:t>
      </w:r>
      <w:r w:rsidR="00325ED8">
        <w:rPr>
          <w:lang w:val="en-GB"/>
        </w:rPr>
        <w:fldChar w:fldCharType="end"/>
      </w:r>
      <w:r w:rsidR="0055309A">
        <w:rPr>
          <w:lang w:val="en-GB"/>
        </w:rPr>
        <w:t xml:space="preserve"> </w:t>
      </w:r>
      <w:r w:rsidR="001C0BE0">
        <w:rPr>
          <w:lang w:val="en-GB"/>
        </w:rPr>
        <w:t>The efficacy of this hybrid strategy is unknown</w:t>
      </w:r>
      <w:r w:rsidR="002669A4">
        <w:rPr>
          <w:lang w:val="en-GB"/>
        </w:rPr>
        <w:t xml:space="preserve"> but is likely to be more effective than IPTp-SP alone</w:t>
      </w:r>
      <w:r w:rsidR="00BF4039">
        <w:rPr>
          <w:lang w:val="en-GB"/>
        </w:rPr>
        <w:t xml:space="preserve"> </w:t>
      </w:r>
      <w:r w:rsidR="00C8729B">
        <w:rPr>
          <w:lang w:val="en-GB"/>
        </w:rPr>
        <w:t xml:space="preserve">because most </w:t>
      </w:r>
      <w:r w:rsidR="0020247F">
        <w:rPr>
          <w:lang w:val="en-GB"/>
        </w:rPr>
        <w:t>existing infections</w:t>
      </w:r>
      <w:r w:rsidR="00C8729B">
        <w:rPr>
          <w:lang w:val="en-GB"/>
        </w:rPr>
        <w:t xml:space="preserve"> should be cleared</w:t>
      </w:r>
      <w:r w:rsidR="00AE5B4C">
        <w:rPr>
          <w:lang w:val="en-GB"/>
        </w:rPr>
        <w:t xml:space="preserve"> by artemether-lumefantrine</w:t>
      </w:r>
      <w:r w:rsidR="000D2943">
        <w:rPr>
          <w:lang w:val="en-GB"/>
        </w:rPr>
        <w:t xml:space="preserve">. Furthermore, </w:t>
      </w:r>
      <w:r w:rsidR="00AE5B4C">
        <w:rPr>
          <w:lang w:val="en-GB"/>
        </w:rPr>
        <w:t>the sensitivity of the current generation of RDTs to detect PCR-positive malaria infections exceeds 80% in primigravidae</w:t>
      </w:r>
      <w:r w:rsidR="00C36B17">
        <w:rPr>
          <w:lang w:val="en-GB"/>
        </w:rPr>
        <w:t xml:space="preserve"> during these first antenatal visits </w:t>
      </w:r>
      <w:r w:rsidR="00C1517E">
        <w:rPr>
          <w:lang w:val="en-GB"/>
        </w:rPr>
        <w:t xml:space="preserve">(mostly </w:t>
      </w:r>
      <w:r w:rsidR="00C36B17">
        <w:rPr>
          <w:lang w:val="en-GB"/>
        </w:rPr>
        <w:t>in the 2</w:t>
      </w:r>
      <w:r w:rsidR="00C36B17" w:rsidRPr="00C36B17">
        <w:rPr>
          <w:vertAlign w:val="superscript"/>
          <w:lang w:val="en-GB"/>
        </w:rPr>
        <w:t>nd</w:t>
      </w:r>
      <w:r w:rsidR="00C36B17">
        <w:rPr>
          <w:lang w:val="en-GB"/>
        </w:rPr>
        <w:t xml:space="preserve"> trimester</w:t>
      </w:r>
      <w:r w:rsidR="00C1517E">
        <w:rPr>
          <w:lang w:val="en-GB"/>
        </w:rPr>
        <w:t>)</w:t>
      </w:r>
      <w:r w:rsidR="00C36B17">
        <w:rPr>
          <w:lang w:val="en-GB"/>
        </w:rPr>
        <w:t xml:space="preserve">, when </w:t>
      </w:r>
      <w:r w:rsidR="005E6671">
        <w:rPr>
          <w:lang w:val="en-GB"/>
        </w:rPr>
        <w:t xml:space="preserve">the malaria </w:t>
      </w:r>
      <w:r w:rsidR="00E30E33">
        <w:rPr>
          <w:lang w:val="en-GB"/>
        </w:rPr>
        <w:t>parasite</w:t>
      </w:r>
      <w:r w:rsidR="005E6671">
        <w:rPr>
          <w:lang w:val="en-GB"/>
        </w:rPr>
        <w:t xml:space="preserve"> prevalence and densities tend to be highe</w:t>
      </w:r>
      <w:r w:rsidR="001A3549">
        <w:rPr>
          <w:lang w:val="en-GB"/>
        </w:rPr>
        <w:t>st.</w:t>
      </w:r>
      <w:r w:rsidR="00C36B17">
        <w:rPr>
          <w:lang w:val="en-GB"/>
        </w:rPr>
        <w:fldChar w:fldCharType="begin">
          <w:fldData xml:space="preserve">PEVuZE5vdGU+PENpdGU+PEF1dGhvcj5XYWxrZXI8L0F1dGhvcj48WWVhcj4yMDIwPC9ZZWFyPjxS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</w:fldData>
        </w:fldChar>
      </w:r>
      <w:r w:rsidR="00BF322D">
        <w:rPr>
          <w:lang w:val="en-GB"/>
        </w:rPr>
        <w:instrText xml:space="preserve"> ADDIN EN.CITE </w:instrText>
      </w:r>
      <w:r w:rsidR="00BF322D">
        <w:rPr>
          <w:lang w:val="en-GB"/>
        </w:rPr>
        <w:fldChar w:fldCharType="begin">
          <w:fldData xml:space="preserve">PEVuZE5vdGU+PENpdGU+PEF1dGhvcj5XYWxrZXI8L0F1dGhvcj48WWVhcj4yMDIwPC9ZZWFyPjxS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</w:fldData>
        </w:fldChar>
      </w:r>
      <w:r w:rsidR="00BF322D">
        <w:rPr>
          <w:lang w:val="en-GB"/>
        </w:rPr>
        <w:instrText xml:space="preserve"> ADDIN EN.CITE.DATA </w:instrText>
      </w:r>
      <w:r w:rsidR="00BF322D">
        <w:rPr>
          <w:lang w:val="en-GB"/>
        </w:rPr>
      </w:r>
      <w:r w:rsidR="00BF322D">
        <w:rPr>
          <w:lang w:val="en-GB"/>
        </w:rPr>
        <w:fldChar w:fldCharType="end"/>
      </w:r>
      <w:r w:rsidR="00C36B17">
        <w:rPr>
          <w:lang w:val="en-GB"/>
        </w:rPr>
        <w:fldChar w:fldCharType="separate"/>
      </w:r>
      <w:r w:rsidR="00BF322D" w:rsidRPr="00BF322D">
        <w:rPr>
          <w:noProof/>
          <w:vertAlign w:val="superscript"/>
          <w:lang w:val="en-GB"/>
        </w:rPr>
        <w:t>4</w:t>
      </w:r>
      <w:r w:rsidR="00C36B17">
        <w:rPr>
          <w:lang w:val="en-GB"/>
        </w:rPr>
        <w:fldChar w:fldCharType="end"/>
      </w:r>
    </w:p>
    <w:p w14:paraId="76D30989" w14:textId="6D73BF55" w:rsidR="00D37789" w:rsidRDefault="00627D7F" w:rsidP="008B12B4">
      <w:r>
        <w:t xml:space="preserve">Concerns about IPTp-SP efficacy have led to a series of </w:t>
      </w:r>
      <w:r w:rsidR="009B3EBF">
        <w:t xml:space="preserve">IPTp </w:t>
      </w:r>
      <w:r>
        <w:t xml:space="preserve">trials exploring </w:t>
      </w:r>
      <w:r w:rsidR="00FB6D3E">
        <w:t>alternative long-acting antimalarials</w:t>
      </w:r>
      <w:r w:rsidR="004153C9">
        <w:t>, including</w:t>
      </w:r>
      <w:r w:rsidR="00FB6D3E">
        <w:t xml:space="preserve"> </w:t>
      </w:r>
      <w:r w:rsidR="00660F47">
        <w:t>chloroquine</w:t>
      </w:r>
      <w:r w:rsidR="00AA04A4">
        <w:t>, amodiaquine, mefloquine</w:t>
      </w:r>
      <w:r w:rsidR="00832896">
        <w:t>, and piperaquine (</w:t>
      </w:r>
      <w:r w:rsidR="00913BBE">
        <w:t xml:space="preserve">as </w:t>
      </w:r>
      <w:r w:rsidR="00832896">
        <w:t>dihydroartemisinin-piperaquine</w:t>
      </w:r>
      <w:r w:rsidR="00EA518B">
        <w:t xml:space="preserve"> </w:t>
      </w:r>
      <w:r w:rsidR="00832896">
        <w:t>[</w:t>
      </w:r>
      <w:r w:rsidR="00816C41">
        <w:t>DP</w:t>
      </w:r>
      <w:r w:rsidR="00832896">
        <w:t>]</w:t>
      </w:r>
      <w:r w:rsidR="00681817">
        <w:t xml:space="preserve">). </w:t>
      </w:r>
      <w:r w:rsidR="0003417D">
        <w:t>Th</w:t>
      </w:r>
      <w:r w:rsidR="00471E9D">
        <w:t>ese</w:t>
      </w:r>
      <w:r w:rsidR="0003417D">
        <w:t xml:space="preserve"> showed that</w:t>
      </w:r>
      <w:r w:rsidR="007A58D4">
        <w:t xml:space="preserve"> </w:t>
      </w:r>
      <w:r w:rsidR="003C00B8">
        <w:t xml:space="preserve">none were </w:t>
      </w:r>
      <w:r w:rsidR="0003417D" w:rsidRPr="0003417D">
        <w:t xml:space="preserve">suitable </w:t>
      </w:r>
      <w:r w:rsidR="00DE72DA">
        <w:t xml:space="preserve">for IPTp </w:t>
      </w:r>
      <w:r w:rsidR="0003417D" w:rsidRPr="0003417D">
        <w:t xml:space="preserve">due to </w:t>
      </w:r>
      <w:r w:rsidR="00703B83">
        <w:t xml:space="preserve">their </w:t>
      </w:r>
      <w:r w:rsidR="0003417D" w:rsidRPr="0003417D">
        <w:t>poor tolerability</w:t>
      </w:r>
      <w:r w:rsidR="003C00B8">
        <w:t xml:space="preserve"> when given </w:t>
      </w:r>
      <w:r w:rsidR="00732478">
        <w:t xml:space="preserve">at full treatment doses </w:t>
      </w:r>
      <w:r w:rsidR="003C00B8">
        <w:t>to asymptomatic women</w:t>
      </w:r>
      <w:r w:rsidR="00732478">
        <w:t>. The exception</w:t>
      </w:r>
      <w:r w:rsidR="00D119C5">
        <w:t xml:space="preserve"> is </w:t>
      </w:r>
      <w:r w:rsidR="00816C41">
        <w:t>DP</w:t>
      </w:r>
      <w:r w:rsidR="005A5F03">
        <w:t xml:space="preserve">, which is currently </w:t>
      </w:r>
      <w:r w:rsidR="005A5F03" w:rsidRPr="005A5F03">
        <w:t xml:space="preserve">the only promising </w:t>
      </w:r>
      <w:r w:rsidR="003A79CB">
        <w:t xml:space="preserve">alternative </w:t>
      </w:r>
      <w:r w:rsidR="005A5F03" w:rsidRPr="005A5F03">
        <w:t xml:space="preserve">candidate for </w:t>
      </w:r>
      <w:r w:rsidR="003A79CB">
        <w:t xml:space="preserve">use as </w:t>
      </w:r>
      <w:r w:rsidR="005A5F03" w:rsidRPr="005A5F03">
        <w:t xml:space="preserve">IPTp. </w:t>
      </w:r>
      <w:r w:rsidR="00F93DFC">
        <w:t>To date, t</w:t>
      </w:r>
      <w:r w:rsidR="00A75D38" w:rsidRPr="00A75D38">
        <w:t xml:space="preserve">hree trials </w:t>
      </w:r>
      <w:r w:rsidR="008E4997">
        <w:t>conducted in high</w:t>
      </w:r>
      <w:r w:rsidR="00087468">
        <w:t xml:space="preserve">-resistance areas in </w:t>
      </w:r>
      <w:r w:rsidR="008E4997">
        <w:t xml:space="preserve">Kenya and Uganda </w:t>
      </w:r>
      <w:r w:rsidR="00A75D38">
        <w:t>have shown</w:t>
      </w:r>
      <w:r w:rsidR="00A75D38" w:rsidRPr="00A75D38">
        <w:t xml:space="preserve"> that IPTp</w:t>
      </w:r>
      <w:r w:rsidR="00F3557C">
        <w:t>-</w:t>
      </w:r>
      <w:r w:rsidR="00816C41">
        <w:t>DP</w:t>
      </w:r>
      <w:r w:rsidR="00A75D38" w:rsidRPr="00A75D38">
        <w:t xml:space="preserve"> is much more effective than IPTp-SP in reducing malaria during pregnancy</w:t>
      </w:r>
      <w:r w:rsidR="008206D5">
        <w:t>,</w:t>
      </w:r>
      <w:r w:rsidR="00AE5D72">
        <w:fldChar w:fldCharType="begin">
          <w:fldData xml:space="preserve">PEVuZE5vdGU+PENpdGU+PEF1dGhvcj5EZXNhaTwvQXV0aG9yPjxZZWFyPjIwMTU8L1llYXI+PFJl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</w:fldData>
        </w:fldChar>
      </w:r>
      <w:r w:rsidR="00AE5D72">
        <w:instrText xml:space="preserve"> ADDIN EN.CITE </w:instrText>
      </w:r>
      <w:r w:rsidR="00AE5D72">
        <w:fldChar w:fldCharType="begin">
          <w:fldData xml:space="preserve">PEVuZE5vdGU+PENpdGU+PEF1dGhvcj5EZXNhaTwvQXV0aG9yPjxZZWFyPjIwMTU8L1llYXI+PFJl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</w:fldData>
        </w:fldChar>
      </w:r>
      <w:r w:rsidR="00AE5D72">
        <w:instrText xml:space="preserve"> ADDIN EN.CITE.DATA </w:instrText>
      </w:r>
      <w:r w:rsidR="00AE5D72">
        <w:fldChar w:fldCharType="end"/>
      </w:r>
      <w:r w:rsidR="00AE5D72">
        <w:fldChar w:fldCharType="separate"/>
      </w:r>
      <w:r w:rsidR="00AE5D72" w:rsidRPr="00AE5D72">
        <w:rPr>
          <w:noProof/>
          <w:vertAlign w:val="superscript"/>
        </w:rPr>
        <w:t>5,6,7</w:t>
      </w:r>
      <w:r w:rsidR="00AE5D72">
        <w:fldChar w:fldCharType="end"/>
      </w:r>
      <w:r w:rsidR="008206D5">
        <w:t xml:space="preserve"> especially </w:t>
      </w:r>
      <w:r w:rsidR="008206D5" w:rsidRPr="006A6568">
        <w:t>when given monthly</w:t>
      </w:r>
      <w:r w:rsidR="00773CFB" w:rsidRPr="006A6568">
        <w:t>,</w:t>
      </w:r>
      <w:r w:rsidR="00AE5D72">
        <w:fldChar w:fldCharType="begin">
          <w:fldData xml:space="preserve">PEVuZE5vdGU+PENpdGU+PEF1dGhvcj5LYWp1Ymk8L0F1dGhvcj48WWVhcj4yMDE5PC9ZZWFyPjxS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</w:fldData>
        </w:fldChar>
      </w:r>
      <w:r w:rsidR="00AE5D72">
        <w:instrText xml:space="preserve"> ADDIN EN.CITE </w:instrText>
      </w:r>
      <w:r w:rsidR="00AE5D72">
        <w:fldChar w:fldCharType="begin">
          <w:fldData xml:space="preserve">PEVuZE5vdGU+PENpdGU+PEF1dGhvcj5LYWp1Ymk8L0F1dGhvcj48WWVhcj4yMDE5PC9ZZWFyPjxS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</w:fldData>
        </w:fldChar>
      </w:r>
      <w:r w:rsidR="00AE5D72">
        <w:instrText xml:space="preserve"> ADDIN EN.CITE.DATA </w:instrText>
      </w:r>
      <w:r w:rsidR="00AE5D72">
        <w:fldChar w:fldCharType="end"/>
      </w:r>
      <w:r w:rsidR="00AE5D72">
        <w:fldChar w:fldCharType="separate"/>
      </w:r>
      <w:r w:rsidR="00AE5D72" w:rsidRPr="00AE5D72">
        <w:rPr>
          <w:noProof/>
          <w:vertAlign w:val="superscript"/>
        </w:rPr>
        <w:t>7</w:t>
      </w:r>
      <w:r w:rsidR="00AE5D72">
        <w:fldChar w:fldCharType="end"/>
      </w:r>
      <w:r w:rsidR="009557B8" w:rsidRPr="006A6568">
        <w:t xml:space="preserve"> result</w:t>
      </w:r>
      <w:r w:rsidR="00087468">
        <w:t>ing</w:t>
      </w:r>
      <w:r w:rsidR="009557B8" w:rsidRPr="006A6568">
        <w:t xml:space="preserve"> in 60 to </w:t>
      </w:r>
      <w:r w:rsidR="00CF2A58" w:rsidRPr="006A6568">
        <w:t>90% fewer malaria infections tha</w:t>
      </w:r>
      <w:r w:rsidR="00296A20" w:rsidRPr="006A6568">
        <w:t>n</w:t>
      </w:r>
      <w:r w:rsidR="00CF2A58" w:rsidRPr="006A6568">
        <w:t xml:space="preserve"> IPTp</w:t>
      </w:r>
      <w:r w:rsidR="00471E9D">
        <w:t>-</w:t>
      </w:r>
      <w:r w:rsidR="00CF2A58" w:rsidRPr="006A6568">
        <w:t>SP</w:t>
      </w:r>
      <w:r w:rsidR="00A75D38" w:rsidRPr="006A6568">
        <w:t>. However</w:t>
      </w:r>
      <w:r w:rsidR="007D58CC" w:rsidRPr="006A6568">
        <w:t>,</w:t>
      </w:r>
      <w:r w:rsidR="00A75D38" w:rsidRPr="006A6568">
        <w:t xml:space="preserve"> </w:t>
      </w:r>
      <w:r w:rsidR="001E1ABD" w:rsidRPr="006A6568">
        <w:t xml:space="preserve">no differences were detected in </w:t>
      </w:r>
      <w:r w:rsidR="001A0EAE" w:rsidRPr="006A6568">
        <w:t xml:space="preserve">clinical outcomes such as preterm </w:t>
      </w:r>
      <w:r w:rsidR="00B71D25" w:rsidRPr="006A6568">
        <w:t>delivery or low birth weight</w:t>
      </w:r>
      <w:r w:rsidR="00DC480D" w:rsidRPr="006A6568">
        <w:t>.</w:t>
      </w:r>
      <w:r w:rsidR="00994B36">
        <w:fldChar w:fldCharType="begin">
          <w:fldData xml:space="preserve">PEVuZE5vdGU+PENpdGU+PEF1dGhvcj5Sb2g8L0F1dGhvcj48WWVhcj4yMDIwPC9ZZWFyPjxSZWNO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</w:fldData>
        </w:fldChar>
      </w:r>
      <w:r w:rsidR="00994B36">
        <w:instrText xml:space="preserve"> ADDIN EN.CITE </w:instrText>
      </w:r>
      <w:r w:rsidR="00994B36">
        <w:fldChar w:fldCharType="begin">
          <w:fldData xml:space="preserve">PEVuZE5vdGU+PENpdGU+PEF1dGhvcj5Sb2g8L0F1dGhvcj48WWVhcj4yMDIwPC9ZZWFyPjxSZWNO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</w:fldData>
        </w:fldChar>
      </w:r>
      <w:r w:rsidR="00994B36">
        <w:instrText xml:space="preserve"> ADDIN EN.CITE.DATA </w:instrText>
      </w:r>
      <w:r w:rsidR="00994B36">
        <w:fldChar w:fldCharType="end"/>
      </w:r>
      <w:r w:rsidR="00994B36">
        <w:fldChar w:fldCharType="separate"/>
      </w:r>
      <w:r w:rsidR="00994B36" w:rsidRPr="00994B36">
        <w:rPr>
          <w:noProof/>
          <w:vertAlign w:val="superscript"/>
        </w:rPr>
        <w:t>8</w:t>
      </w:r>
      <w:r w:rsidR="00994B36">
        <w:fldChar w:fldCharType="end"/>
      </w:r>
      <w:r w:rsidR="003F013C" w:rsidRPr="006A6568">
        <w:t xml:space="preserve"> </w:t>
      </w:r>
      <w:r w:rsidR="00DC480D" w:rsidRPr="006A6568">
        <w:t xml:space="preserve">An </w:t>
      </w:r>
      <w:r w:rsidR="00343CDC">
        <w:rPr>
          <w:lang w:val="en-GB"/>
        </w:rPr>
        <w:t>in</w:t>
      </w:r>
      <w:r w:rsidR="00DC480D" w:rsidRPr="006A6568">
        <w:rPr>
          <w:lang w:val="en-GB"/>
        </w:rPr>
        <w:t xml:space="preserve">dividual patient data </w:t>
      </w:r>
      <w:r w:rsidR="00512E75">
        <w:rPr>
          <w:lang w:val="en-GB"/>
        </w:rPr>
        <w:t xml:space="preserve">(IPD) </w:t>
      </w:r>
      <w:r w:rsidR="00DC480D" w:rsidRPr="006A6568">
        <w:rPr>
          <w:lang w:val="en-GB"/>
        </w:rPr>
        <w:t>meta-analysis involving 1,617 women showed that t</w:t>
      </w:r>
      <w:r w:rsidR="000E0404" w:rsidRPr="006A6568">
        <w:rPr>
          <w:lang w:val="en-GB"/>
        </w:rPr>
        <w:t xml:space="preserve">he birthweights were </w:t>
      </w:r>
      <w:r w:rsidR="00FA669F" w:rsidRPr="006A6568">
        <w:rPr>
          <w:lang w:val="en-GB"/>
        </w:rPr>
        <w:t xml:space="preserve">69 grams (95% CI 26-112) </w:t>
      </w:r>
      <w:r w:rsidR="000E0404" w:rsidRPr="006A6568">
        <w:rPr>
          <w:lang w:val="en-GB"/>
        </w:rPr>
        <w:t>higher</w:t>
      </w:r>
      <w:r w:rsidR="000455CF">
        <w:rPr>
          <w:lang w:val="en-GB"/>
        </w:rPr>
        <w:t xml:space="preserve"> </w:t>
      </w:r>
      <w:r w:rsidR="000E0404" w:rsidRPr="006A6568">
        <w:rPr>
          <w:lang w:val="en-GB"/>
        </w:rPr>
        <w:t>in the SP arm</w:t>
      </w:r>
      <w:r w:rsidR="00DC480D" w:rsidRPr="006A6568">
        <w:rPr>
          <w:lang w:val="en-GB"/>
        </w:rPr>
        <w:t>s</w:t>
      </w:r>
      <w:r w:rsidR="000E0404" w:rsidRPr="006A6568">
        <w:rPr>
          <w:lang w:val="en-GB"/>
        </w:rPr>
        <w:t xml:space="preserve">, </w:t>
      </w:r>
      <w:r w:rsidR="00F3557C">
        <w:rPr>
          <w:lang w:val="en-GB"/>
        </w:rPr>
        <w:t xml:space="preserve">even though </w:t>
      </w:r>
      <w:r w:rsidR="000455CF">
        <w:rPr>
          <w:lang w:val="en-GB"/>
        </w:rPr>
        <w:t xml:space="preserve">these </w:t>
      </w:r>
      <w:proofErr w:type="spellStart"/>
      <w:r w:rsidR="000455CF">
        <w:rPr>
          <w:lang w:val="en-GB"/>
        </w:rPr>
        <w:t>newborns</w:t>
      </w:r>
      <w:proofErr w:type="spellEnd"/>
      <w:r w:rsidR="000455CF">
        <w:rPr>
          <w:lang w:val="en-GB"/>
        </w:rPr>
        <w:t xml:space="preserve"> were born to pregnancies exposed to m</w:t>
      </w:r>
      <w:r w:rsidR="00FA669F">
        <w:rPr>
          <w:lang w:val="en-GB"/>
        </w:rPr>
        <w:t>uch more malaria</w:t>
      </w:r>
      <w:r w:rsidR="00C86693" w:rsidRPr="006A6568">
        <w:rPr>
          <w:lang w:val="en-GB"/>
        </w:rPr>
        <w:t xml:space="preserve">, suggesting that SP has </w:t>
      </w:r>
      <w:r w:rsidR="000E0404" w:rsidRPr="006A6568">
        <w:rPr>
          <w:lang w:val="en-GB"/>
        </w:rPr>
        <w:t xml:space="preserve">potent non-malaria effects on </w:t>
      </w:r>
      <w:proofErr w:type="spellStart"/>
      <w:r w:rsidR="000E0404" w:rsidRPr="006A6568">
        <w:rPr>
          <w:lang w:val="en-GB"/>
        </w:rPr>
        <w:t>fetal</w:t>
      </w:r>
      <w:proofErr w:type="spellEnd"/>
      <w:r w:rsidR="000E0404" w:rsidRPr="006A6568">
        <w:rPr>
          <w:lang w:val="en-GB"/>
        </w:rPr>
        <w:t xml:space="preserve"> growth.</w:t>
      </w:r>
      <w:r w:rsidR="00BE2531" w:rsidRPr="006A6568">
        <w:rPr>
          <w:lang w:val="en-GB"/>
        </w:rPr>
        <w:fldChar w:fldCharType="begin">
          <w:fldData xml:space="preserve">PEVuZE5vdGU+PENpdGU+PEF1dGhvcj5Sb2g8L0F1dGhvcj48WWVhcj4yMDIwPC9ZZWFyPjxSZWNO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</w:fldData>
        </w:fldChar>
      </w:r>
      <w:r w:rsidR="00994B36">
        <w:rPr>
          <w:lang w:val="en-GB"/>
        </w:rPr>
        <w:instrText xml:space="preserve"> ADDIN EN.CITE </w:instrText>
      </w:r>
      <w:r w:rsidR="00994B36">
        <w:rPr>
          <w:lang w:val="en-GB"/>
        </w:rPr>
        <w:fldChar w:fldCharType="begin">
          <w:fldData xml:space="preserve">PEVuZE5vdGU+PENpdGU+PEF1dGhvcj5Sb2g8L0F1dGhvcj48WWVhcj4yMDIwPC9ZZWFyPjxSZWNO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</w:fldData>
        </w:fldChar>
      </w:r>
      <w:r w:rsidR="00994B36">
        <w:rPr>
          <w:lang w:val="en-GB"/>
        </w:rPr>
        <w:instrText xml:space="preserve"> ADDIN EN.CITE.DATA </w:instrText>
      </w:r>
      <w:r w:rsidR="00994B36">
        <w:rPr>
          <w:lang w:val="en-GB"/>
        </w:rPr>
      </w:r>
      <w:r w:rsidR="00994B36">
        <w:rPr>
          <w:lang w:val="en-GB"/>
        </w:rPr>
        <w:fldChar w:fldCharType="end"/>
      </w:r>
      <w:r w:rsidR="00BE2531" w:rsidRPr="006A6568">
        <w:rPr>
          <w:lang w:val="en-GB"/>
        </w:rPr>
        <w:fldChar w:fldCharType="separate"/>
      </w:r>
      <w:r w:rsidR="00994B36" w:rsidRPr="00994B36">
        <w:rPr>
          <w:noProof/>
          <w:vertAlign w:val="superscript"/>
          <w:lang w:val="en-GB"/>
        </w:rPr>
        <w:t>8</w:t>
      </w:r>
      <w:r w:rsidR="00BE2531" w:rsidRPr="006A6568">
        <w:rPr>
          <w:lang w:val="en-GB"/>
        </w:rPr>
        <w:fldChar w:fldCharType="end"/>
      </w:r>
      <w:r w:rsidR="00B8721F" w:rsidRPr="006A6568">
        <w:rPr>
          <w:lang w:val="en-GB"/>
        </w:rPr>
        <w:t xml:space="preserve"> </w:t>
      </w:r>
      <w:r w:rsidR="00A75D38" w:rsidRPr="006A6568">
        <w:t xml:space="preserve">In 2015, </w:t>
      </w:r>
      <w:r w:rsidR="00343CDC">
        <w:t>WHO</w:t>
      </w:r>
      <w:r w:rsidR="000751FA" w:rsidRPr="006A6568">
        <w:t xml:space="preserve"> </w:t>
      </w:r>
      <w:r w:rsidR="00A75D38" w:rsidRPr="006A6568">
        <w:t xml:space="preserve">recommended that </w:t>
      </w:r>
      <w:r w:rsidR="00B71D25" w:rsidRPr="006A6568">
        <w:t xml:space="preserve">further </w:t>
      </w:r>
      <w:r w:rsidR="00A75D38" w:rsidRPr="006A6568">
        <w:t xml:space="preserve">trials were needed to </w:t>
      </w:r>
      <w:r w:rsidR="004A7357">
        <w:t>compare</w:t>
      </w:r>
      <w:r w:rsidR="00A75D38" w:rsidRPr="006A6568">
        <w:t xml:space="preserve"> the effect of IPTp</w:t>
      </w:r>
      <w:r w:rsidR="00A75D38" w:rsidRPr="00A75D38">
        <w:t>-</w:t>
      </w:r>
      <w:r w:rsidR="00816C41">
        <w:t>DP</w:t>
      </w:r>
      <w:r w:rsidR="002F3985">
        <w:t xml:space="preserve"> </w:t>
      </w:r>
      <w:r w:rsidR="004A7357">
        <w:t xml:space="preserve">versus SP </w:t>
      </w:r>
      <w:r w:rsidR="00A75D38" w:rsidRPr="00A75D38">
        <w:t>on adverse pregnancy outcomes.</w:t>
      </w:r>
    </w:p>
    <w:p w14:paraId="76D3098A" w14:textId="488069A0" w:rsidR="00C11D9B" w:rsidRDefault="00627D7F" w:rsidP="006B78CC">
      <w:pPr>
        <w:rPr>
          <w:lang w:val="en-GB"/>
        </w:rPr>
      </w:pPr>
      <w:r>
        <w:rPr>
          <w:lang w:val="en-GB"/>
        </w:rPr>
        <w:t xml:space="preserve">In this issue, </w:t>
      </w:r>
      <w:proofErr w:type="spellStart"/>
      <w:r w:rsidR="00077736">
        <w:rPr>
          <w:lang w:val="en-GB"/>
        </w:rPr>
        <w:t>Mlugu</w:t>
      </w:r>
      <w:proofErr w:type="spellEnd"/>
      <w:r w:rsidR="00077736">
        <w:rPr>
          <w:lang w:val="en-GB"/>
        </w:rPr>
        <w:t xml:space="preserve"> </w:t>
      </w:r>
      <w:r>
        <w:rPr>
          <w:lang w:val="en-GB"/>
        </w:rPr>
        <w:t>and colleagues present the results of</w:t>
      </w:r>
      <w:r w:rsidR="00077736">
        <w:rPr>
          <w:lang w:val="en-GB"/>
        </w:rPr>
        <w:t xml:space="preserve"> the fourth trial comparing </w:t>
      </w:r>
      <w:r w:rsidR="00152669">
        <w:rPr>
          <w:lang w:val="en-GB"/>
        </w:rPr>
        <w:t xml:space="preserve">monthly </w:t>
      </w:r>
      <w:r>
        <w:rPr>
          <w:lang w:val="en-GB"/>
        </w:rPr>
        <w:t>IPTp</w:t>
      </w:r>
      <w:r w:rsidR="002C5E4E">
        <w:rPr>
          <w:lang w:val="en-GB"/>
        </w:rPr>
        <w:t>-</w:t>
      </w:r>
      <w:r w:rsidR="00077736">
        <w:rPr>
          <w:lang w:val="en-GB"/>
        </w:rPr>
        <w:t xml:space="preserve">SP vs </w:t>
      </w:r>
      <w:r w:rsidR="002C5E4E">
        <w:rPr>
          <w:lang w:val="en-GB"/>
        </w:rPr>
        <w:t xml:space="preserve">monthly </w:t>
      </w:r>
      <w:r w:rsidR="00251B5E">
        <w:rPr>
          <w:lang w:val="en-GB"/>
        </w:rPr>
        <w:t>IPTp</w:t>
      </w:r>
      <w:r w:rsidR="002C5E4E">
        <w:rPr>
          <w:lang w:val="en-GB"/>
        </w:rPr>
        <w:t>-</w:t>
      </w:r>
      <w:r w:rsidR="00816C41">
        <w:rPr>
          <w:lang w:val="en-GB"/>
        </w:rPr>
        <w:t>DP</w:t>
      </w:r>
      <w:r w:rsidR="006B78CC">
        <w:rPr>
          <w:lang w:val="en-GB"/>
        </w:rPr>
        <w:t>.</w:t>
      </w:r>
      <w:r w:rsidR="00646EE2">
        <w:t xml:space="preserve"> </w:t>
      </w:r>
      <w:r w:rsidR="009E4D7F">
        <w:rPr>
          <w:lang w:val="en-GB"/>
        </w:rPr>
        <w:t xml:space="preserve">The trial </w:t>
      </w:r>
      <w:r w:rsidR="00BD1DC6">
        <w:rPr>
          <w:lang w:val="en-GB"/>
        </w:rPr>
        <w:t>took place</w:t>
      </w:r>
      <w:r w:rsidR="00F30B71">
        <w:rPr>
          <w:lang w:val="en-GB"/>
        </w:rPr>
        <w:t xml:space="preserve"> </w:t>
      </w:r>
      <w:r w:rsidR="005D3BAD">
        <w:rPr>
          <w:lang w:val="en-GB"/>
        </w:rPr>
        <w:t xml:space="preserve">in </w:t>
      </w:r>
      <w:r w:rsidR="006F4DE4">
        <w:rPr>
          <w:lang w:val="en-GB"/>
        </w:rPr>
        <w:t>southeast Tanzania</w:t>
      </w:r>
      <w:r w:rsidR="002A4980">
        <w:rPr>
          <w:lang w:val="en-GB"/>
        </w:rPr>
        <w:t xml:space="preserve"> in an area with </w:t>
      </w:r>
      <w:r w:rsidR="00664B84">
        <w:rPr>
          <w:lang w:val="en-GB"/>
        </w:rPr>
        <w:t>moderate malaria transmission</w:t>
      </w:r>
      <w:r w:rsidR="00E36E28">
        <w:rPr>
          <w:lang w:val="en-GB"/>
        </w:rPr>
        <w:t xml:space="preserve"> </w:t>
      </w:r>
      <w:r w:rsidR="00D238B4">
        <w:rPr>
          <w:lang w:val="en-GB"/>
        </w:rPr>
        <w:t xml:space="preserve">and a high prevalence of the </w:t>
      </w:r>
      <w:r w:rsidR="003C2D47" w:rsidRPr="003C2D47">
        <w:rPr>
          <w:lang w:val="en-GB"/>
        </w:rPr>
        <w:t xml:space="preserve">quintuple mutant parasites </w:t>
      </w:r>
      <w:r w:rsidR="00BD449F">
        <w:rPr>
          <w:lang w:val="en-GB"/>
        </w:rPr>
        <w:t xml:space="preserve">but </w:t>
      </w:r>
      <w:r w:rsidR="00AB50D7">
        <w:rPr>
          <w:lang w:val="en-GB"/>
        </w:rPr>
        <w:t xml:space="preserve">a </w:t>
      </w:r>
      <w:r w:rsidR="00614FFB">
        <w:rPr>
          <w:lang w:val="en-GB"/>
        </w:rPr>
        <w:t>low prevalence of t</w:t>
      </w:r>
      <w:r w:rsidR="002A4980">
        <w:rPr>
          <w:lang w:val="en-GB"/>
        </w:rPr>
        <w:t xml:space="preserve">he </w:t>
      </w:r>
      <w:r w:rsidR="00FC6BA2">
        <w:rPr>
          <w:lang w:val="en-GB"/>
        </w:rPr>
        <w:lastRenderedPageBreak/>
        <w:t>s</w:t>
      </w:r>
      <w:r w:rsidR="002A4980">
        <w:rPr>
          <w:lang w:val="en-GB"/>
        </w:rPr>
        <w:t>extuple mutant</w:t>
      </w:r>
      <w:r w:rsidR="00614FFB">
        <w:rPr>
          <w:lang w:val="en-GB"/>
        </w:rPr>
        <w:t>s</w:t>
      </w:r>
      <w:r w:rsidR="00EB3581">
        <w:rPr>
          <w:lang w:val="en-GB"/>
        </w:rPr>
        <w:t xml:space="preserve"> (e.g. &lt;5%)</w:t>
      </w:r>
      <w:r w:rsidR="0078419E">
        <w:rPr>
          <w:lang w:val="en-GB"/>
        </w:rPr>
        <w:t>. This degree of resistance</w:t>
      </w:r>
      <w:r w:rsidR="00ED0BCD">
        <w:rPr>
          <w:lang w:val="en-GB"/>
        </w:rPr>
        <w:t xml:space="preserve"> was</w:t>
      </w:r>
      <w:r w:rsidR="00603457">
        <w:rPr>
          <w:lang w:val="en-GB"/>
        </w:rPr>
        <w:t xml:space="preserve"> similar to </w:t>
      </w:r>
      <w:r w:rsidR="004D1A4A">
        <w:rPr>
          <w:lang w:val="en-GB"/>
        </w:rPr>
        <w:t>those</w:t>
      </w:r>
      <w:r w:rsidR="00603457">
        <w:rPr>
          <w:lang w:val="en-GB"/>
        </w:rPr>
        <w:t xml:space="preserve"> documented </w:t>
      </w:r>
      <w:r w:rsidR="00ED0BCD">
        <w:rPr>
          <w:lang w:val="en-GB"/>
        </w:rPr>
        <w:t xml:space="preserve">in the </w:t>
      </w:r>
      <w:r w:rsidR="00FD10BA">
        <w:rPr>
          <w:lang w:val="en-GB"/>
        </w:rPr>
        <w:t xml:space="preserve">study </w:t>
      </w:r>
      <w:r w:rsidR="004D1A4A">
        <w:rPr>
          <w:lang w:val="en-GB"/>
        </w:rPr>
        <w:t>sites</w:t>
      </w:r>
      <w:r w:rsidR="00FD10BA">
        <w:rPr>
          <w:lang w:val="en-GB"/>
        </w:rPr>
        <w:t xml:space="preserve"> of</w:t>
      </w:r>
      <w:r w:rsidR="00603457">
        <w:rPr>
          <w:lang w:val="en-GB"/>
        </w:rPr>
        <w:t xml:space="preserve"> the </w:t>
      </w:r>
      <w:r w:rsidR="000F14AA">
        <w:rPr>
          <w:lang w:val="en-GB"/>
        </w:rPr>
        <w:t>three published</w:t>
      </w:r>
      <w:r w:rsidR="00603457">
        <w:rPr>
          <w:lang w:val="en-GB"/>
        </w:rPr>
        <w:t xml:space="preserve"> trials in Kenya and Uganda.</w:t>
      </w:r>
      <w:r w:rsidR="009557ED">
        <w:rPr>
          <w:lang w:val="en-GB"/>
        </w:rPr>
        <w:fldChar w:fldCharType="begin">
          <w:fldData xml:space="preserve">PEVuZE5vdGU+PENpdGU+PEF1dGhvcj5EZXNhaTwvQXV0aG9yPjxZZWFyPjIwMTU8L1llYXI+PFJl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</w:fldData>
        </w:fldChar>
      </w:r>
      <w:r w:rsidR="00675714">
        <w:rPr>
          <w:lang w:val="en-GB"/>
        </w:rPr>
        <w:instrText xml:space="preserve"> ADDIN EN.CITE </w:instrText>
      </w:r>
      <w:r w:rsidR="00675714">
        <w:rPr>
          <w:lang w:val="en-GB"/>
        </w:rPr>
        <w:fldChar w:fldCharType="begin">
          <w:fldData xml:space="preserve">PEVuZE5vdGU+PENpdGU+PEF1dGhvcj5EZXNhaTwvQXV0aG9yPjxZZWFyPjIwMTU8L1llYXI+PFJl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</w:fldData>
        </w:fldChar>
      </w:r>
      <w:r w:rsidR="00675714">
        <w:rPr>
          <w:lang w:val="en-GB"/>
        </w:rPr>
        <w:instrText xml:space="preserve"> ADDIN EN.CITE.DATA </w:instrText>
      </w:r>
      <w:r w:rsidR="00675714">
        <w:rPr>
          <w:lang w:val="en-GB"/>
        </w:rPr>
      </w:r>
      <w:r w:rsidR="00675714">
        <w:rPr>
          <w:lang w:val="en-GB"/>
        </w:rPr>
        <w:fldChar w:fldCharType="end"/>
      </w:r>
      <w:r w:rsidR="009557ED">
        <w:rPr>
          <w:lang w:val="en-GB"/>
        </w:rPr>
        <w:fldChar w:fldCharType="separate"/>
      </w:r>
      <w:r w:rsidR="00675714" w:rsidRPr="00675714">
        <w:rPr>
          <w:noProof/>
          <w:vertAlign w:val="superscript"/>
          <w:lang w:val="en-GB"/>
        </w:rPr>
        <w:t>5,6,7</w:t>
      </w:r>
      <w:r w:rsidR="009557ED">
        <w:rPr>
          <w:lang w:val="en-GB"/>
        </w:rPr>
        <w:fldChar w:fldCharType="end"/>
      </w:r>
    </w:p>
    <w:p w14:paraId="76D3098B" w14:textId="21426E46" w:rsidR="005828CC" w:rsidRDefault="00627D7F" w:rsidP="001C7C32">
      <w:pPr>
        <w:rPr>
          <w:lang w:val="en-GB"/>
        </w:rPr>
      </w:pPr>
      <w:r>
        <w:rPr>
          <w:lang w:val="en-GB"/>
        </w:rPr>
        <w:t>C</w:t>
      </w:r>
      <w:r w:rsidR="00902D55">
        <w:rPr>
          <w:lang w:val="en-GB"/>
        </w:rPr>
        <w:t>onsistent</w:t>
      </w:r>
      <w:r>
        <w:rPr>
          <w:lang w:val="en-GB"/>
        </w:rPr>
        <w:t xml:space="preserve"> with the</w:t>
      </w:r>
      <w:r w:rsidR="000F14AA">
        <w:rPr>
          <w:lang w:val="en-GB"/>
        </w:rPr>
        <w:t>se</w:t>
      </w:r>
      <w:r>
        <w:rPr>
          <w:lang w:val="en-GB"/>
        </w:rPr>
        <w:t xml:space="preserve"> </w:t>
      </w:r>
      <w:r w:rsidR="000F14AA">
        <w:rPr>
          <w:lang w:val="en-GB"/>
        </w:rPr>
        <w:t>previous</w:t>
      </w:r>
      <w:r>
        <w:rPr>
          <w:lang w:val="en-GB"/>
        </w:rPr>
        <w:t xml:space="preserve"> trials</w:t>
      </w:r>
      <w:r w:rsidR="00902D55">
        <w:rPr>
          <w:lang w:val="en-GB"/>
        </w:rPr>
        <w:t xml:space="preserve">, </w:t>
      </w:r>
      <w:r>
        <w:rPr>
          <w:lang w:val="en-GB"/>
        </w:rPr>
        <w:t xml:space="preserve">the investigators found </w:t>
      </w:r>
      <w:r w:rsidR="007A799D">
        <w:rPr>
          <w:lang w:val="en-GB"/>
        </w:rPr>
        <w:t xml:space="preserve">that </w:t>
      </w:r>
      <w:r w:rsidR="00816C41">
        <w:rPr>
          <w:lang w:val="en-GB"/>
        </w:rPr>
        <w:t>DP</w:t>
      </w:r>
      <w:r w:rsidR="007A799D">
        <w:rPr>
          <w:lang w:val="en-GB"/>
        </w:rPr>
        <w:t xml:space="preserve"> was much more effective than SP at reducing the risk of </w:t>
      </w:r>
      <w:r w:rsidR="00967225">
        <w:rPr>
          <w:lang w:val="en-GB"/>
        </w:rPr>
        <w:t>malaria</w:t>
      </w:r>
      <w:r w:rsidR="009B475E">
        <w:rPr>
          <w:lang w:val="en-GB"/>
        </w:rPr>
        <w:t>.</w:t>
      </w:r>
      <w:r w:rsidR="00967225">
        <w:rPr>
          <w:lang w:val="en-GB"/>
        </w:rPr>
        <w:t xml:space="preserve"> </w:t>
      </w:r>
      <w:r w:rsidR="0031658C">
        <w:rPr>
          <w:lang w:val="en-GB"/>
        </w:rPr>
        <w:t xml:space="preserve">The </w:t>
      </w:r>
      <w:r w:rsidR="0031658C" w:rsidRPr="0031658C">
        <w:rPr>
          <w:lang w:val="en-GB"/>
        </w:rPr>
        <w:t>prevalence of</w:t>
      </w:r>
      <w:r w:rsidR="0031658C">
        <w:rPr>
          <w:lang w:val="en-GB"/>
        </w:rPr>
        <w:t xml:space="preserve"> </w:t>
      </w:r>
      <w:r w:rsidR="0031658C" w:rsidRPr="0031658C">
        <w:rPr>
          <w:lang w:val="en-GB"/>
        </w:rPr>
        <w:t>placental malaria (active or past infection</w:t>
      </w:r>
      <w:r w:rsidR="00D9370E">
        <w:rPr>
          <w:lang w:val="en-GB"/>
        </w:rPr>
        <w:t xml:space="preserve"> </w:t>
      </w:r>
      <w:r w:rsidR="008F0C43">
        <w:rPr>
          <w:lang w:val="en-GB"/>
        </w:rPr>
        <w:t>detected</w:t>
      </w:r>
      <w:r w:rsidR="00D9370E">
        <w:rPr>
          <w:lang w:val="en-GB"/>
        </w:rPr>
        <w:t xml:space="preserve"> by histopathology</w:t>
      </w:r>
      <w:r w:rsidR="0031658C" w:rsidRPr="0031658C">
        <w:rPr>
          <w:lang w:val="en-GB"/>
        </w:rPr>
        <w:t>)</w:t>
      </w:r>
      <w:r w:rsidR="0031658C">
        <w:rPr>
          <w:lang w:val="en-GB"/>
        </w:rPr>
        <w:t xml:space="preserve"> (</w:t>
      </w:r>
      <w:r w:rsidR="001F3C3C">
        <w:rPr>
          <w:lang w:val="en-GB"/>
        </w:rPr>
        <w:t>p</w:t>
      </w:r>
      <w:r w:rsidR="0031658C">
        <w:rPr>
          <w:lang w:val="en-GB"/>
        </w:rPr>
        <w:t xml:space="preserve">rimary </w:t>
      </w:r>
      <w:r w:rsidR="005A079F">
        <w:rPr>
          <w:lang w:val="en-GB"/>
        </w:rPr>
        <w:t>endpoint</w:t>
      </w:r>
      <w:r w:rsidR="0031658C">
        <w:rPr>
          <w:lang w:val="en-GB"/>
        </w:rPr>
        <w:t xml:space="preserve">) was 69% lower </w:t>
      </w:r>
      <w:r w:rsidR="004D1A4A">
        <w:rPr>
          <w:lang w:val="en-GB"/>
        </w:rPr>
        <w:t>with</w:t>
      </w:r>
      <w:r w:rsidR="0031658C">
        <w:rPr>
          <w:lang w:val="en-GB"/>
        </w:rPr>
        <w:t xml:space="preserve"> </w:t>
      </w:r>
      <w:r w:rsidR="00816C41">
        <w:rPr>
          <w:lang w:val="en-GB"/>
        </w:rPr>
        <w:t>DP</w:t>
      </w:r>
      <w:r w:rsidR="0031658C">
        <w:rPr>
          <w:lang w:val="en-GB"/>
        </w:rPr>
        <w:t xml:space="preserve">. </w:t>
      </w:r>
      <w:r w:rsidR="00A11F89">
        <w:rPr>
          <w:lang w:val="en-GB"/>
        </w:rPr>
        <w:t xml:space="preserve">The incidence of </w:t>
      </w:r>
      <w:r w:rsidR="005F43EC">
        <w:rPr>
          <w:lang w:val="en-GB"/>
        </w:rPr>
        <w:t xml:space="preserve">clinical malaria </w:t>
      </w:r>
      <w:r w:rsidR="00A11F89">
        <w:rPr>
          <w:lang w:val="en-GB"/>
        </w:rPr>
        <w:t xml:space="preserve">and any malaria infection </w:t>
      </w:r>
      <w:r w:rsidR="00A42DFA">
        <w:rPr>
          <w:lang w:val="en-GB"/>
        </w:rPr>
        <w:t xml:space="preserve">during pregnancy </w:t>
      </w:r>
      <w:r w:rsidR="00A11F89">
        <w:rPr>
          <w:lang w:val="en-GB"/>
        </w:rPr>
        <w:t xml:space="preserve">was also reduced by </w:t>
      </w:r>
      <w:r w:rsidR="005F43EC">
        <w:rPr>
          <w:lang w:val="en-GB"/>
        </w:rPr>
        <w:t>86%</w:t>
      </w:r>
      <w:r w:rsidR="00A11F89">
        <w:rPr>
          <w:lang w:val="en-GB"/>
        </w:rPr>
        <w:t xml:space="preserve"> and </w:t>
      </w:r>
      <w:r w:rsidR="007B6F80">
        <w:rPr>
          <w:lang w:val="en-GB"/>
        </w:rPr>
        <w:t>65%</w:t>
      </w:r>
      <w:r w:rsidR="00A11F89">
        <w:rPr>
          <w:lang w:val="en-GB"/>
        </w:rPr>
        <w:t>, respectively</w:t>
      </w:r>
      <w:r w:rsidR="00872EF3">
        <w:rPr>
          <w:lang w:val="en-GB"/>
        </w:rPr>
        <w:t>.</w:t>
      </w:r>
      <w:r w:rsidR="007B6F80">
        <w:rPr>
          <w:lang w:val="en-GB"/>
        </w:rPr>
        <w:t xml:space="preserve"> </w:t>
      </w:r>
      <w:r w:rsidR="001943B0">
        <w:rPr>
          <w:lang w:val="en-GB"/>
        </w:rPr>
        <w:t>However</w:t>
      </w:r>
      <w:r w:rsidR="00A11F89">
        <w:rPr>
          <w:lang w:val="en-GB"/>
        </w:rPr>
        <w:t>,</w:t>
      </w:r>
      <w:r w:rsidR="001943B0">
        <w:rPr>
          <w:lang w:val="en-GB"/>
        </w:rPr>
        <w:t xml:space="preserve"> contrary to the previous </w:t>
      </w:r>
      <w:r w:rsidR="001C7C32">
        <w:rPr>
          <w:lang w:val="en-GB"/>
        </w:rPr>
        <w:t>trials</w:t>
      </w:r>
      <w:r w:rsidR="001C6800">
        <w:rPr>
          <w:lang w:val="en-GB"/>
        </w:rPr>
        <w:t>,</w:t>
      </w:r>
      <w:r w:rsidR="001C7C32">
        <w:rPr>
          <w:lang w:val="en-GB"/>
        </w:rPr>
        <w:t xml:space="preserve"> IPTp</w:t>
      </w:r>
      <w:r w:rsidR="00816C41">
        <w:rPr>
          <w:lang w:val="en-GB"/>
        </w:rPr>
        <w:t>-DP</w:t>
      </w:r>
      <w:r w:rsidR="001C7C32">
        <w:rPr>
          <w:lang w:val="en-GB"/>
        </w:rPr>
        <w:t xml:space="preserve"> was also </w:t>
      </w:r>
      <w:r w:rsidR="00807DA6">
        <w:rPr>
          <w:lang w:val="en-GB"/>
        </w:rPr>
        <w:t>more effect</w:t>
      </w:r>
      <w:r w:rsidR="00747B1D">
        <w:rPr>
          <w:lang w:val="en-GB"/>
        </w:rPr>
        <w:t>ive</w:t>
      </w:r>
      <w:r w:rsidR="00807DA6">
        <w:rPr>
          <w:lang w:val="en-GB"/>
        </w:rPr>
        <w:t xml:space="preserve"> </w:t>
      </w:r>
      <w:r w:rsidR="00557774">
        <w:rPr>
          <w:lang w:val="en-GB"/>
        </w:rPr>
        <w:t xml:space="preserve">in preventing </w:t>
      </w:r>
      <w:r w:rsidR="001C7C32">
        <w:rPr>
          <w:lang w:val="en-GB"/>
        </w:rPr>
        <w:t>adverse pregnancy outcome</w:t>
      </w:r>
      <w:r w:rsidR="00AE1C65">
        <w:rPr>
          <w:lang w:val="en-GB"/>
        </w:rPr>
        <w:t>s</w:t>
      </w:r>
      <w:r w:rsidR="00365C59">
        <w:rPr>
          <w:lang w:val="en-GB"/>
        </w:rPr>
        <w:t xml:space="preserve">, a secondary </w:t>
      </w:r>
      <w:r w:rsidR="005A079F">
        <w:rPr>
          <w:lang w:val="en-GB"/>
        </w:rPr>
        <w:t>endpoint</w:t>
      </w:r>
      <w:r w:rsidR="00365C59">
        <w:rPr>
          <w:lang w:val="en-GB"/>
        </w:rPr>
        <w:t xml:space="preserve"> </w:t>
      </w:r>
      <w:r w:rsidR="001C7C32">
        <w:rPr>
          <w:lang w:val="en-GB"/>
        </w:rPr>
        <w:t xml:space="preserve">consisting of </w:t>
      </w:r>
      <w:r w:rsidR="00816C41">
        <w:rPr>
          <w:lang w:val="en-GB"/>
        </w:rPr>
        <w:t>the</w:t>
      </w:r>
      <w:r w:rsidR="001C7C32">
        <w:rPr>
          <w:lang w:val="en-GB"/>
        </w:rPr>
        <w:t xml:space="preserve"> composite of </w:t>
      </w:r>
      <w:r w:rsidR="001C7C32" w:rsidRPr="001C7C32">
        <w:rPr>
          <w:lang w:val="en-GB"/>
        </w:rPr>
        <w:t xml:space="preserve">LBW, premature birth, spontaneous abortion, </w:t>
      </w:r>
      <w:r w:rsidR="000A2A39">
        <w:rPr>
          <w:lang w:val="en-GB"/>
        </w:rPr>
        <w:t xml:space="preserve">or </w:t>
      </w:r>
      <w:r w:rsidR="001C7C32" w:rsidRPr="001C7C32">
        <w:rPr>
          <w:lang w:val="en-GB"/>
        </w:rPr>
        <w:t>stillbirth</w:t>
      </w:r>
      <w:r w:rsidR="00557774">
        <w:rPr>
          <w:lang w:val="en-GB"/>
        </w:rPr>
        <w:t xml:space="preserve">. These </w:t>
      </w:r>
      <w:r w:rsidR="005101BF">
        <w:rPr>
          <w:lang w:val="en-GB"/>
        </w:rPr>
        <w:t xml:space="preserve">occurred in </w:t>
      </w:r>
      <w:r w:rsidR="00684C40">
        <w:rPr>
          <w:lang w:val="en-GB"/>
        </w:rPr>
        <w:t xml:space="preserve">13.2% </w:t>
      </w:r>
      <w:r w:rsidR="005101BF">
        <w:rPr>
          <w:lang w:val="en-GB"/>
        </w:rPr>
        <w:t xml:space="preserve">of participants receiving </w:t>
      </w:r>
      <w:r w:rsidR="009631AA">
        <w:rPr>
          <w:lang w:val="en-GB"/>
        </w:rPr>
        <w:t xml:space="preserve">monthly SP </w:t>
      </w:r>
      <w:r w:rsidR="005101BF">
        <w:rPr>
          <w:lang w:val="en-GB"/>
        </w:rPr>
        <w:t xml:space="preserve">versus </w:t>
      </w:r>
      <w:r w:rsidR="00684C40">
        <w:rPr>
          <w:lang w:val="en-GB"/>
        </w:rPr>
        <w:t xml:space="preserve">5.4% </w:t>
      </w:r>
      <w:r w:rsidR="0084163C">
        <w:rPr>
          <w:lang w:val="en-GB"/>
        </w:rPr>
        <w:t xml:space="preserve">in those </w:t>
      </w:r>
      <w:r w:rsidR="005101BF">
        <w:rPr>
          <w:lang w:val="en-GB"/>
        </w:rPr>
        <w:t>receiving</w:t>
      </w:r>
      <w:r w:rsidR="00684C40">
        <w:rPr>
          <w:lang w:val="en-GB"/>
        </w:rPr>
        <w:t xml:space="preserve"> </w:t>
      </w:r>
      <w:r w:rsidR="00816C41">
        <w:rPr>
          <w:lang w:val="en-GB"/>
        </w:rPr>
        <w:t>DP</w:t>
      </w:r>
      <w:r w:rsidR="005101BF">
        <w:rPr>
          <w:lang w:val="en-GB"/>
        </w:rPr>
        <w:t xml:space="preserve">, a </w:t>
      </w:r>
      <w:r w:rsidR="000A7142">
        <w:rPr>
          <w:lang w:val="en-GB"/>
        </w:rPr>
        <w:t xml:space="preserve">relative risk </w:t>
      </w:r>
      <w:r w:rsidR="005101BF">
        <w:rPr>
          <w:lang w:val="en-GB"/>
        </w:rPr>
        <w:t>reduction of 59%</w:t>
      </w:r>
      <w:r w:rsidR="001A103A">
        <w:rPr>
          <w:lang w:val="en-GB"/>
        </w:rPr>
        <w:t xml:space="preserve"> </w:t>
      </w:r>
      <w:r w:rsidR="00AE1C65">
        <w:rPr>
          <w:lang w:val="en-GB"/>
        </w:rPr>
        <w:t>(</w:t>
      </w:r>
      <w:r w:rsidR="0012405B">
        <w:rPr>
          <w:lang w:val="en-GB"/>
        </w:rPr>
        <w:t xml:space="preserve">95% CI 36-73, </w:t>
      </w:r>
      <w:r w:rsidR="00AE1C65">
        <w:rPr>
          <w:lang w:val="en-GB"/>
        </w:rPr>
        <w:t>P</w:t>
      </w:r>
      <w:r w:rsidR="00302DD0">
        <w:rPr>
          <w:lang w:val="en-GB"/>
        </w:rPr>
        <w:t>&lt;</w:t>
      </w:r>
      <w:r w:rsidR="00AE1C65">
        <w:rPr>
          <w:lang w:val="en-GB"/>
        </w:rPr>
        <w:t>0.001)</w:t>
      </w:r>
      <w:r w:rsidR="003146DF">
        <w:rPr>
          <w:lang w:val="en-GB"/>
        </w:rPr>
        <w:t>. The effect</w:t>
      </w:r>
      <w:r w:rsidR="0023738B">
        <w:rPr>
          <w:lang w:val="en-GB"/>
        </w:rPr>
        <w:t xml:space="preserve"> </w:t>
      </w:r>
      <w:r w:rsidR="0018357F">
        <w:rPr>
          <w:lang w:val="en-GB"/>
        </w:rPr>
        <w:t xml:space="preserve">was observed in primigravidae (58%) and </w:t>
      </w:r>
      <w:proofErr w:type="spellStart"/>
      <w:r w:rsidR="0018357F">
        <w:rPr>
          <w:lang w:val="en-GB"/>
        </w:rPr>
        <w:t>multigravidae</w:t>
      </w:r>
      <w:proofErr w:type="spellEnd"/>
      <w:r w:rsidR="0018357F">
        <w:rPr>
          <w:lang w:val="en-GB"/>
        </w:rPr>
        <w:t xml:space="preserve"> (59%)</w:t>
      </w:r>
      <w:r w:rsidR="00695161">
        <w:rPr>
          <w:lang w:val="en-GB"/>
        </w:rPr>
        <w:t>. Th</w:t>
      </w:r>
      <w:r w:rsidR="00EA2291">
        <w:rPr>
          <w:lang w:val="en-GB"/>
        </w:rPr>
        <w:t>is</w:t>
      </w:r>
      <w:r w:rsidR="00695161">
        <w:rPr>
          <w:lang w:val="en-GB"/>
        </w:rPr>
        <w:t xml:space="preserve"> effect on the </w:t>
      </w:r>
      <w:r w:rsidR="009F729C">
        <w:rPr>
          <w:lang w:val="en-GB"/>
        </w:rPr>
        <w:t>adverse pregnancy outcomes</w:t>
      </w:r>
      <w:r w:rsidR="0018357F">
        <w:rPr>
          <w:lang w:val="en-GB"/>
        </w:rPr>
        <w:t xml:space="preserve"> p</w:t>
      </w:r>
      <w:r w:rsidR="0023738B">
        <w:rPr>
          <w:lang w:val="en-GB"/>
        </w:rPr>
        <w:t>rimarily reflect</w:t>
      </w:r>
      <w:r w:rsidR="003146DF">
        <w:rPr>
          <w:lang w:val="en-GB"/>
        </w:rPr>
        <w:t>ed</w:t>
      </w:r>
      <w:r w:rsidR="0023738B">
        <w:rPr>
          <w:lang w:val="en-GB"/>
        </w:rPr>
        <w:t xml:space="preserve"> </w:t>
      </w:r>
      <w:r w:rsidR="00F75A61">
        <w:rPr>
          <w:lang w:val="en-GB"/>
        </w:rPr>
        <w:t>a 51</w:t>
      </w:r>
      <w:r w:rsidR="00F75A61" w:rsidRPr="00810FD4">
        <w:rPr>
          <w:lang w:val="en-GB"/>
        </w:rPr>
        <w:t>% reduction</w:t>
      </w:r>
      <w:r w:rsidR="00302DD0" w:rsidRPr="00810FD4">
        <w:rPr>
          <w:lang w:val="en-GB"/>
        </w:rPr>
        <w:t xml:space="preserve"> in LBW</w:t>
      </w:r>
      <w:r w:rsidR="002E1E74" w:rsidRPr="00810FD4">
        <w:rPr>
          <w:lang w:val="en-GB"/>
        </w:rPr>
        <w:t xml:space="preserve"> (95% CI 22-73</w:t>
      </w:r>
      <w:r w:rsidR="00EF4364" w:rsidRPr="00810FD4">
        <w:rPr>
          <w:lang w:val="en-GB"/>
        </w:rPr>
        <w:t>, p=0.003</w:t>
      </w:r>
      <w:r w:rsidR="002E1E74" w:rsidRPr="00810FD4">
        <w:rPr>
          <w:lang w:val="en-GB"/>
        </w:rPr>
        <w:t>)</w:t>
      </w:r>
      <w:r w:rsidR="00EA2291">
        <w:rPr>
          <w:lang w:val="en-GB"/>
        </w:rPr>
        <w:t>,</w:t>
      </w:r>
      <w:r w:rsidR="00F75A61" w:rsidRPr="00810FD4">
        <w:rPr>
          <w:lang w:val="en-GB"/>
        </w:rPr>
        <w:t xml:space="preserve"> the most common component of the composite.</w:t>
      </w:r>
      <w:r w:rsidR="003146DF" w:rsidRPr="00810FD4">
        <w:rPr>
          <w:lang w:val="en-GB"/>
        </w:rPr>
        <w:t xml:space="preserve"> </w:t>
      </w:r>
      <w:r w:rsidR="0084163C">
        <w:rPr>
          <w:lang w:val="en-GB"/>
        </w:rPr>
        <w:t xml:space="preserve">In contrast to the previous trials, </w:t>
      </w:r>
      <w:proofErr w:type="spellStart"/>
      <w:r w:rsidR="0084163C">
        <w:rPr>
          <w:lang w:val="en-GB"/>
        </w:rPr>
        <w:t>n</w:t>
      </w:r>
      <w:r w:rsidR="00810FD4" w:rsidRPr="00810FD4">
        <w:rPr>
          <w:lang w:val="en-GB"/>
        </w:rPr>
        <w:t>ewborns</w:t>
      </w:r>
      <w:proofErr w:type="spellEnd"/>
      <w:r w:rsidR="00810FD4" w:rsidRPr="00810FD4">
        <w:rPr>
          <w:lang w:val="en-GB"/>
        </w:rPr>
        <w:t xml:space="preserve"> weighed on average 55 grams </w:t>
      </w:r>
      <w:r w:rsidR="00810FD4" w:rsidRPr="00872503">
        <w:rPr>
          <w:lang w:val="en-GB"/>
        </w:rPr>
        <w:t>more</w:t>
      </w:r>
      <w:r w:rsidR="00872503" w:rsidRPr="00872503">
        <w:rPr>
          <w:lang w:val="en-GB"/>
        </w:rPr>
        <w:t xml:space="preserve"> </w:t>
      </w:r>
      <w:r w:rsidR="00872503">
        <w:rPr>
          <w:lang w:val="en-GB"/>
        </w:rPr>
        <w:t xml:space="preserve">(rather than less) </w:t>
      </w:r>
      <w:r w:rsidR="00810FD4" w:rsidRPr="00810FD4">
        <w:rPr>
          <w:lang w:val="en-GB"/>
        </w:rPr>
        <w:t xml:space="preserve">in the </w:t>
      </w:r>
      <w:r w:rsidR="00816C41">
        <w:rPr>
          <w:lang w:val="en-GB"/>
        </w:rPr>
        <w:t>DP</w:t>
      </w:r>
      <w:r w:rsidR="00810FD4" w:rsidRPr="00810FD4">
        <w:rPr>
          <w:lang w:val="en-GB"/>
        </w:rPr>
        <w:t xml:space="preserve"> arm than the SP arm.</w:t>
      </w:r>
    </w:p>
    <w:p w14:paraId="76D3098C" w14:textId="2B684F3D" w:rsidR="00D15547" w:rsidRDefault="00627D7F" w:rsidP="00D15547">
      <w:pPr>
        <w:rPr>
          <w:lang w:val="en-GB"/>
        </w:rPr>
      </w:pPr>
      <w:r w:rsidRPr="00AA7D83">
        <w:rPr>
          <w:lang w:val="en-GB"/>
        </w:rPr>
        <w:t xml:space="preserve">These are impressive results that </w:t>
      </w:r>
      <w:r w:rsidR="00023E83">
        <w:rPr>
          <w:lang w:val="en-GB"/>
        </w:rPr>
        <w:t xml:space="preserve">could </w:t>
      </w:r>
      <w:r w:rsidRPr="00AA7D83">
        <w:rPr>
          <w:lang w:val="en-GB"/>
        </w:rPr>
        <w:t>have potential policy implications</w:t>
      </w:r>
      <w:r w:rsidR="005434C1" w:rsidRPr="00AA7D83">
        <w:rPr>
          <w:lang w:val="en-GB"/>
        </w:rPr>
        <w:t xml:space="preserve"> but </w:t>
      </w:r>
      <w:r w:rsidR="00100F52">
        <w:rPr>
          <w:lang w:val="en-GB"/>
        </w:rPr>
        <w:t>raises</w:t>
      </w:r>
      <w:r w:rsidR="00A51B3B" w:rsidRPr="00AA7D83">
        <w:rPr>
          <w:lang w:val="en-GB"/>
        </w:rPr>
        <w:t xml:space="preserve"> the question </w:t>
      </w:r>
      <w:r w:rsidR="005434C1" w:rsidRPr="00AA7D83">
        <w:rPr>
          <w:lang w:val="en-GB"/>
        </w:rPr>
        <w:t>w</w:t>
      </w:r>
      <w:r w:rsidR="009654A7" w:rsidRPr="00AA7D83">
        <w:rPr>
          <w:lang w:val="en-GB"/>
        </w:rPr>
        <w:t>hy the</w:t>
      </w:r>
      <w:r w:rsidR="004B5D52">
        <w:rPr>
          <w:lang w:val="en-GB"/>
        </w:rPr>
        <w:t>y</w:t>
      </w:r>
      <w:r w:rsidR="009654A7" w:rsidRPr="00AA7D83">
        <w:rPr>
          <w:lang w:val="en-GB"/>
        </w:rPr>
        <w:t xml:space="preserve"> differ</w:t>
      </w:r>
      <w:r w:rsidR="00A51B3B" w:rsidRPr="00AA7D83">
        <w:rPr>
          <w:lang w:val="en-GB"/>
        </w:rPr>
        <w:t xml:space="preserve"> so much </w:t>
      </w:r>
      <w:r w:rsidR="009654A7" w:rsidRPr="00AA7D83">
        <w:rPr>
          <w:lang w:val="en-GB"/>
        </w:rPr>
        <w:t>from the</w:t>
      </w:r>
      <w:r w:rsidR="00B21891" w:rsidRPr="00AA7D83">
        <w:rPr>
          <w:lang w:val="en-GB"/>
        </w:rPr>
        <w:t xml:space="preserve"> three published</w:t>
      </w:r>
      <w:r w:rsidR="00A51B3B" w:rsidRPr="00AA7D83">
        <w:rPr>
          <w:lang w:val="en-GB"/>
        </w:rPr>
        <w:t xml:space="preserve"> trials</w:t>
      </w:r>
      <w:r w:rsidR="00EA59BC">
        <w:rPr>
          <w:lang w:val="en-GB"/>
        </w:rPr>
        <w:t xml:space="preserve"> that each failed to show an impact on </w:t>
      </w:r>
      <w:r w:rsidR="009A1516">
        <w:rPr>
          <w:lang w:val="en-GB"/>
        </w:rPr>
        <w:t>birthweight</w:t>
      </w:r>
      <w:r w:rsidR="009654A7" w:rsidRPr="00AA7D83">
        <w:rPr>
          <w:lang w:val="en-GB"/>
        </w:rPr>
        <w:t>?</w:t>
      </w:r>
      <w:r w:rsidR="00B21891" w:rsidRPr="00AA7D83">
        <w:rPr>
          <w:lang w:val="en-GB"/>
        </w:rPr>
        <w:t xml:space="preserve"> </w:t>
      </w:r>
      <w:r w:rsidR="004E7D57">
        <w:rPr>
          <w:lang w:val="en-GB"/>
        </w:rPr>
        <w:t>The study arms were well balanced for potential confounder</w:t>
      </w:r>
      <w:r w:rsidR="004C6334">
        <w:rPr>
          <w:lang w:val="en-GB"/>
        </w:rPr>
        <w:t>s</w:t>
      </w:r>
      <w:r w:rsidR="004E7D57">
        <w:rPr>
          <w:lang w:val="en-GB"/>
        </w:rPr>
        <w:t xml:space="preserve"> of the effect on adverse pregnancy outcomes</w:t>
      </w:r>
      <w:r w:rsidR="004A7926">
        <w:rPr>
          <w:lang w:val="en-GB"/>
        </w:rPr>
        <w:t>. However</w:t>
      </w:r>
      <w:r w:rsidR="004E7D57">
        <w:rPr>
          <w:lang w:val="en-GB"/>
        </w:rPr>
        <w:t>, as in all studies, residual confounding due to unmeasured factors cannot be excluded</w:t>
      </w:r>
      <w:r w:rsidR="004E7D57" w:rsidRPr="003F5686">
        <w:rPr>
          <w:lang w:val="en-GB"/>
        </w:rPr>
        <w:t xml:space="preserve">. </w:t>
      </w:r>
      <w:r>
        <w:rPr>
          <w:lang w:val="en-GB"/>
        </w:rPr>
        <w:t xml:space="preserve">Could SP have been </w:t>
      </w:r>
      <w:r w:rsidR="00DC65E0">
        <w:rPr>
          <w:lang w:val="en-GB"/>
        </w:rPr>
        <w:t xml:space="preserve">even </w:t>
      </w:r>
      <w:r>
        <w:rPr>
          <w:lang w:val="en-GB"/>
        </w:rPr>
        <w:t xml:space="preserve">less effective at preventing malaria than in </w:t>
      </w:r>
      <w:r w:rsidR="00101D14">
        <w:rPr>
          <w:lang w:val="en-GB"/>
        </w:rPr>
        <w:t>Kenya and Uganda</w:t>
      </w:r>
      <w:r w:rsidR="00BB7C9A">
        <w:rPr>
          <w:lang w:val="en-GB"/>
        </w:rPr>
        <w:t xml:space="preserve">? </w:t>
      </w:r>
      <w:r w:rsidR="00662259">
        <w:rPr>
          <w:lang w:val="en-GB"/>
        </w:rPr>
        <w:t>Unlikely because t</w:t>
      </w:r>
      <w:r>
        <w:rPr>
          <w:lang w:val="en-GB"/>
        </w:rPr>
        <w:t xml:space="preserve">he study </w:t>
      </w:r>
      <w:r w:rsidRPr="00F45A93">
        <w:rPr>
          <w:lang w:val="en-GB"/>
        </w:rPr>
        <w:t xml:space="preserve">was conducted in </w:t>
      </w:r>
      <w:r w:rsidR="00101D14">
        <w:rPr>
          <w:lang w:val="en-GB"/>
        </w:rPr>
        <w:t xml:space="preserve">southern </w:t>
      </w:r>
      <w:r w:rsidRPr="00F45A93">
        <w:rPr>
          <w:lang w:val="en-GB"/>
        </w:rPr>
        <w:t xml:space="preserve">Tanzania with similar degrees of SP resistance </w:t>
      </w:r>
      <w:r>
        <w:rPr>
          <w:lang w:val="en-GB"/>
        </w:rPr>
        <w:t>t</w:t>
      </w:r>
      <w:r w:rsidR="00151D48">
        <w:rPr>
          <w:lang w:val="en-GB"/>
        </w:rPr>
        <w:t>o</w:t>
      </w:r>
      <w:r w:rsidRPr="00F45A93">
        <w:rPr>
          <w:lang w:val="en-GB"/>
        </w:rPr>
        <w:t xml:space="preserve"> those observed in Kenya and Uganda. </w:t>
      </w:r>
      <w:r w:rsidRPr="007E5C37">
        <w:rPr>
          <w:lang w:val="en-GB"/>
        </w:rPr>
        <w:t>Daily supplementation with high dose folic acid (e.g. with 5mg tablets</w:t>
      </w:r>
      <w:r w:rsidR="00843A76">
        <w:rPr>
          <w:lang w:val="en-GB"/>
        </w:rPr>
        <w:t xml:space="preserve">, </w:t>
      </w:r>
      <w:r w:rsidRPr="007E5C37">
        <w:rPr>
          <w:lang w:val="en-GB"/>
        </w:rPr>
        <w:t xml:space="preserve">commonly used in Africa) counteracts the </w:t>
      </w:r>
      <w:r w:rsidR="00843A76">
        <w:rPr>
          <w:lang w:val="en-GB"/>
        </w:rPr>
        <w:t>anti</w:t>
      </w:r>
      <w:r w:rsidRPr="007E5C37">
        <w:rPr>
          <w:lang w:val="en-GB"/>
        </w:rPr>
        <w:t>malaria effects of SP. However</w:t>
      </w:r>
      <w:r>
        <w:rPr>
          <w:lang w:val="en-GB"/>
        </w:rPr>
        <w:t>,</w:t>
      </w:r>
      <w:r w:rsidRPr="007E5C37">
        <w:rPr>
          <w:lang w:val="en-GB"/>
        </w:rPr>
        <w:t xml:space="preserve"> the </w:t>
      </w:r>
      <w:r w:rsidR="0098184D">
        <w:rPr>
          <w:lang w:val="en-GB"/>
        </w:rPr>
        <w:t xml:space="preserve">standard </w:t>
      </w:r>
      <w:r w:rsidRPr="007E5C37">
        <w:rPr>
          <w:lang w:val="en-GB"/>
        </w:rPr>
        <w:t>dose of folic acid was used (0.5 mg</w:t>
      </w:r>
      <w:r>
        <w:rPr>
          <w:lang w:val="en-GB"/>
        </w:rPr>
        <w:t xml:space="preserve"> daily</w:t>
      </w:r>
      <w:r w:rsidRPr="007E5C37">
        <w:rPr>
          <w:lang w:val="en-GB"/>
        </w:rPr>
        <w:t>)</w:t>
      </w:r>
      <w:r w:rsidR="004D7449">
        <w:rPr>
          <w:lang w:val="en-GB"/>
        </w:rPr>
        <w:t>,</w:t>
      </w:r>
      <w:r w:rsidR="0098184D">
        <w:rPr>
          <w:lang w:val="en-GB"/>
        </w:rPr>
        <w:t xml:space="preserve"> which is known not to interact with SP</w:t>
      </w:r>
      <w:r w:rsidRPr="007E5C37">
        <w:rPr>
          <w:lang w:val="en-GB"/>
        </w:rPr>
        <w:t>.</w:t>
      </w:r>
      <w:r w:rsidR="00AE5D72">
        <w:rPr>
          <w:lang w:val="en-GB"/>
        </w:rPr>
        <w:t xml:space="preserve"> </w:t>
      </w:r>
      <w:r w:rsidR="00D94F8B">
        <w:rPr>
          <w:lang w:val="en-GB"/>
        </w:rPr>
        <w:t>The</w:t>
      </w:r>
      <w:r w:rsidR="004F5103">
        <w:rPr>
          <w:lang w:val="en-GB"/>
        </w:rPr>
        <w:t xml:space="preserve"> </w:t>
      </w:r>
      <w:r w:rsidR="004F5103" w:rsidRPr="004F5103">
        <w:rPr>
          <w:lang w:val="en-GB"/>
        </w:rPr>
        <w:t xml:space="preserve">SP used </w:t>
      </w:r>
      <w:r w:rsidR="00A235BE">
        <w:rPr>
          <w:lang w:val="en-GB"/>
        </w:rPr>
        <w:t>was</w:t>
      </w:r>
      <w:r w:rsidR="004F5103" w:rsidRPr="004F5103">
        <w:rPr>
          <w:lang w:val="en-GB"/>
        </w:rPr>
        <w:t xml:space="preserve"> </w:t>
      </w:r>
      <w:r w:rsidR="004B014A">
        <w:rPr>
          <w:lang w:val="en-GB"/>
        </w:rPr>
        <w:t xml:space="preserve">also quality controlled and </w:t>
      </w:r>
      <w:r w:rsidR="004F5103" w:rsidRPr="004F5103">
        <w:rPr>
          <w:lang w:val="en-GB"/>
        </w:rPr>
        <w:t>procured and stored by the Government</w:t>
      </w:r>
      <w:r w:rsidR="005D0BD9">
        <w:rPr>
          <w:lang w:val="en-GB"/>
        </w:rPr>
        <w:t xml:space="preserve">’s </w:t>
      </w:r>
      <w:r w:rsidR="004F5103" w:rsidRPr="004F5103">
        <w:rPr>
          <w:lang w:val="en-GB"/>
        </w:rPr>
        <w:t>Medical Stores Department</w:t>
      </w:r>
      <w:r w:rsidR="005D0BD9">
        <w:rPr>
          <w:lang w:val="en-GB"/>
        </w:rPr>
        <w:t xml:space="preserve"> </w:t>
      </w:r>
      <w:r w:rsidR="007F104B">
        <w:rPr>
          <w:lang w:val="en-GB"/>
        </w:rPr>
        <w:t>in Tanzania</w:t>
      </w:r>
      <w:r w:rsidR="00AB50D7">
        <w:rPr>
          <w:lang w:val="en-GB"/>
        </w:rPr>
        <w:t>.</w:t>
      </w:r>
    </w:p>
    <w:p w14:paraId="76D3098D" w14:textId="319440F4" w:rsidR="00544BB2" w:rsidRDefault="00C25F82" w:rsidP="00DD52FF">
      <w:pPr>
        <w:rPr>
          <w:lang w:val="en-GB"/>
        </w:rPr>
      </w:pPr>
      <w:r>
        <w:rPr>
          <w:lang w:val="en-GB"/>
        </w:rPr>
        <w:t xml:space="preserve">A </w:t>
      </w:r>
      <w:r w:rsidR="00627D7F" w:rsidRPr="008F05AA">
        <w:rPr>
          <w:lang w:val="en-GB"/>
        </w:rPr>
        <w:t xml:space="preserve">variation </w:t>
      </w:r>
      <w:r w:rsidR="007C5F67" w:rsidRPr="008F05AA">
        <w:rPr>
          <w:lang w:val="en-GB"/>
        </w:rPr>
        <w:t xml:space="preserve">in treatment effect </w:t>
      </w:r>
      <w:r w:rsidR="00627D7F" w:rsidRPr="008F05AA">
        <w:rPr>
          <w:lang w:val="en-GB"/>
        </w:rPr>
        <w:t xml:space="preserve">between studies </w:t>
      </w:r>
      <w:r w:rsidR="00FD0C68" w:rsidRPr="008F05AA">
        <w:rPr>
          <w:lang w:val="en-GB"/>
        </w:rPr>
        <w:t xml:space="preserve">is to be expected </w:t>
      </w:r>
      <w:r w:rsidR="00627D7F" w:rsidRPr="008F05AA">
        <w:rPr>
          <w:lang w:val="en-GB"/>
        </w:rPr>
        <w:t>due</w:t>
      </w:r>
      <w:r w:rsidR="00FD0C68" w:rsidRPr="008F05AA">
        <w:rPr>
          <w:lang w:val="en-GB"/>
        </w:rPr>
        <w:t xml:space="preserve"> </w:t>
      </w:r>
      <w:r w:rsidR="00151D48">
        <w:rPr>
          <w:lang w:val="en-GB"/>
        </w:rPr>
        <w:t xml:space="preserve">to </w:t>
      </w:r>
      <w:r w:rsidR="00FD0C68" w:rsidRPr="008F05AA">
        <w:rPr>
          <w:lang w:val="en-GB"/>
        </w:rPr>
        <w:t>sampling variability (chance) and real differences in the treatment effect in each study</w:t>
      </w:r>
      <w:r w:rsidR="00095E19" w:rsidRPr="008F05AA">
        <w:rPr>
          <w:lang w:val="en-GB"/>
        </w:rPr>
        <w:t>, e.g.</w:t>
      </w:r>
      <w:r w:rsidR="001C0AFB">
        <w:rPr>
          <w:lang w:val="en-GB"/>
        </w:rPr>
        <w:t>,</w:t>
      </w:r>
      <w:r w:rsidR="00095E19" w:rsidRPr="008F05AA">
        <w:rPr>
          <w:lang w:val="en-GB"/>
        </w:rPr>
        <w:t xml:space="preserve"> due </w:t>
      </w:r>
      <w:r w:rsidR="00627D7F" w:rsidRPr="008F05AA">
        <w:rPr>
          <w:lang w:val="en-GB"/>
        </w:rPr>
        <w:t>to difference</w:t>
      </w:r>
      <w:r w:rsidR="00095E19" w:rsidRPr="008F05AA">
        <w:rPr>
          <w:lang w:val="en-GB"/>
        </w:rPr>
        <w:t>s</w:t>
      </w:r>
      <w:r w:rsidR="0060470B" w:rsidRPr="008F05AA">
        <w:rPr>
          <w:lang w:val="en-GB"/>
        </w:rPr>
        <w:t xml:space="preserve"> in</w:t>
      </w:r>
      <w:r w:rsidR="00627D7F" w:rsidRPr="008F05AA">
        <w:rPr>
          <w:lang w:val="en-GB"/>
        </w:rPr>
        <w:t xml:space="preserve"> background rate</w:t>
      </w:r>
      <w:r w:rsidR="009E3357" w:rsidRPr="008F05AA">
        <w:rPr>
          <w:lang w:val="en-GB"/>
        </w:rPr>
        <w:t>s</w:t>
      </w:r>
      <w:r w:rsidR="00627D7F" w:rsidRPr="008F05AA">
        <w:rPr>
          <w:lang w:val="en-GB"/>
        </w:rPr>
        <w:t xml:space="preserve"> of malaria transmission</w:t>
      </w:r>
      <w:r w:rsidR="009E3357" w:rsidRPr="008F05AA">
        <w:rPr>
          <w:lang w:val="en-GB"/>
        </w:rPr>
        <w:t xml:space="preserve"> or </w:t>
      </w:r>
      <w:r w:rsidR="00627D7F" w:rsidRPr="008F05AA">
        <w:rPr>
          <w:lang w:val="en-GB"/>
        </w:rPr>
        <w:t xml:space="preserve">parasite resistance, </w:t>
      </w:r>
      <w:r w:rsidR="00405B91" w:rsidRPr="008F05AA">
        <w:rPr>
          <w:lang w:val="en-GB"/>
        </w:rPr>
        <w:t>or</w:t>
      </w:r>
      <w:r w:rsidR="00095E19" w:rsidRPr="008F05AA">
        <w:rPr>
          <w:lang w:val="en-GB"/>
        </w:rPr>
        <w:t xml:space="preserve"> </w:t>
      </w:r>
      <w:r w:rsidR="009E3357" w:rsidRPr="008F05AA">
        <w:rPr>
          <w:lang w:val="en-GB"/>
        </w:rPr>
        <w:t xml:space="preserve">differences </w:t>
      </w:r>
      <w:r w:rsidR="00405B91" w:rsidRPr="008F05AA">
        <w:rPr>
          <w:lang w:val="en-GB"/>
        </w:rPr>
        <w:t xml:space="preserve">in study design, </w:t>
      </w:r>
      <w:r w:rsidR="00095E19" w:rsidRPr="008F05AA">
        <w:rPr>
          <w:lang w:val="en-GB"/>
        </w:rPr>
        <w:t xml:space="preserve">etc. </w:t>
      </w:r>
      <w:r w:rsidR="00311E03" w:rsidRPr="008F05AA">
        <w:rPr>
          <w:lang w:val="en-GB"/>
        </w:rPr>
        <w:t xml:space="preserve">Could these explain the observed differences? </w:t>
      </w:r>
      <w:r w:rsidR="00565000" w:rsidRPr="008F05AA">
        <w:rPr>
          <w:lang w:val="en-GB"/>
        </w:rPr>
        <w:t>One would expect that the more malaria transmission</w:t>
      </w:r>
      <w:r w:rsidR="000B3DB8" w:rsidRPr="008F05AA">
        <w:rPr>
          <w:lang w:val="en-GB"/>
        </w:rPr>
        <w:t>,</w:t>
      </w:r>
      <w:r w:rsidR="00565000" w:rsidRPr="008F05AA">
        <w:rPr>
          <w:lang w:val="en-GB"/>
        </w:rPr>
        <w:t xml:space="preserve"> the greater the potential benefit of an effective malaria intervention</w:t>
      </w:r>
      <w:r w:rsidR="00C179BC" w:rsidRPr="008F05AA">
        <w:rPr>
          <w:lang w:val="en-GB"/>
        </w:rPr>
        <w:t xml:space="preserve"> like monthly </w:t>
      </w:r>
      <w:r w:rsidR="00816C41">
        <w:rPr>
          <w:lang w:val="en-GB"/>
        </w:rPr>
        <w:t>DP</w:t>
      </w:r>
      <w:r w:rsidR="00565000" w:rsidRPr="008F05AA">
        <w:rPr>
          <w:lang w:val="en-GB"/>
        </w:rPr>
        <w:t xml:space="preserve">. </w:t>
      </w:r>
      <w:r w:rsidR="0083128D" w:rsidRPr="008F05AA">
        <w:rPr>
          <w:lang w:val="en-GB"/>
        </w:rPr>
        <w:t>Malaria is one of the most important contributors to low birth weight in malaria-endemic Africa</w:t>
      </w:r>
      <w:r w:rsidR="004D6B42">
        <w:rPr>
          <w:lang w:val="en-GB"/>
        </w:rPr>
        <w:t>, especially in primigravidae</w:t>
      </w:r>
      <w:r w:rsidR="0083128D" w:rsidRPr="008F05AA">
        <w:rPr>
          <w:lang w:val="en-GB"/>
        </w:rPr>
        <w:t xml:space="preserve">. Thus, it would be tempting to conclude that the observed reduction in LBW reflects the notable reductions in malaria in the </w:t>
      </w:r>
      <w:r w:rsidR="00816C41">
        <w:rPr>
          <w:lang w:val="en-GB"/>
        </w:rPr>
        <w:t>DP</w:t>
      </w:r>
      <w:r w:rsidR="0083128D" w:rsidRPr="008F05AA">
        <w:rPr>
          <w:lang w:val="en-GB"/>
        </w:rPr>
        <w:t xml:space="preserve"> arm</w:t>
      </w:r>
      <w:r w:rsidR="004D6B42">
        <w:rPr>
          <w:lang w:val="en-GB"/>
        </w:rPr>
        <w:t xml:space="preserve">. </w:t>
      </w:r>
      <w:r w:rsidR="0083128D" w:rsidRPr="008F05AA">
        <w:rPr>
          <w:lang w:val="en-GB"/>
        </w:rPr>
        <w:t>However, it is unlikely that reductions in malaria alone explain a reduction in LBW of 51%</w:t>
      </w:r>
      <w:r w:rsidR="00EE0C70">
        <w:rPr>
          <w:lang w:val="en-GB"/>
        </w:rPr>
        <w:t xml:space="preserve"> overall, including a </w:t>
      </w:r>
      <w:r w:rsidR="002B09C4">
        <w:rPr>
          <w:lang w:val="en-GB"/>
        </w:rPr>
        <w:t xml:space="preserve">65% reduction in primigravidae and </w:t>
      </w:r>
      <w:r w:rsidR="003342A0">
        <w:rPr>
          <w:lang w:val="en-GB"/>
        </w:rPr>
        <w:t xml:space="preserve">a </w:t>
      </w:r>
      <w:r w:rsidR="002B09C4">
        <w:rPr>
          <w:lang w:val="en-GB"/>
        </w:rPr>
        <w:t>4</w:t>
      </w:r>
      <w:r w:rsidR="00587EA7">
        <w:rPr>
          <w:lang w:val="en-GB"/>
        </w:rPr>
        <w:t>5</w:t>
      </w:r>
      <w:r w:rsidR="002B09C4">
        <w:rPr>
          <w:lang w:val="en-GB"/>
        </w:rPr>
        <w:t xml:space="preserve">% in </w:t>
      </w:r>
      <w:proofErr w:type="spellStart"/>
      <w:r w:rsidR="002B09C4">
        <w:rPr>
          <w:lang w:val="en-GB"/>
        </w:rPr>
        <w:t>multigravidae</w:t>
      </w:r>
      <w:proofErr w:type="spellEnd"/>
      <w:r w:rsidR="0083128D" w:rsidRPr="008F05AA">
        <w:rPr>
          <w:lang w:val="en-GB"/>
        </w:rPr>
        <w:t xml:space="preserve">. </w:t>
      </w:r>
      <w:r w:rsidR="00BC1D24" w:rsidRPr="008F05AA">
        <w:rPr>
          <w:lang w:val="en-GB"/>
        </w:rPr>
        <w:t xml:space="preserve">Even if </w:t>
      </w:r>
      <w:r w:rsidR="00816C41">
        <w:rPr>
          <w:lang w:val="en-GB"/>
        </w:rPr>
        <w:t>DP</w:t>
      </w:r>
      <w:r w:rsidR="00BC1D24" w:rsidRPr="008F05AA">
        <w:rPr>
          <w:lang w:val="en-GB"/>
        </w:rPr>
        <w:t xml:space="preserve"> prevented all malaria infections, t</w:t>
      </w:r>
      <w:r w:rsidR="0083128D" w:rsidRPr="008F05AA">
        <w:rPr>
          <w:lang w:val="en-GB"/>
        </w:rPr>
        <w:t xml:space="preserve">his </w:t>
      </w:r>
      <w:r w:rsidR="00DC245E" w:rsidRPr="008F05AA">
        <w:rPr>
          <w:lang w:val="en-GB"/>
        </w:rPr>
        <w:t xml:space="preserve">would </w:t>
      </w:r>
      <w:r w:rsidR="003342A0">
        <w:rPr>
          <w:lang w:val="en-GB"/>
        </w:rPr>
        <w:t>exceed</w:t>
      </w:r>
      <w:r w:rsidR="0083128D" w:rsidRPr="008F05AA">
        <w:rPr>
          <w:lang w:val="en-GB"/>
        </w:rPr>
        <w:t xml:space="preserve"> what </w:t>
      </w:r>
      <w:r w:rsidR="0041411E" w:rsidRPr="008F05AA">
        <w:rPr>
          <w:lang w:val="en-GB"/>
        </w:rPr>
        <w:t xml:space="preserve">can </w:t>
      </w:r>
      <w:r w:rsidR="003342A0">
        <w:rPr>
          <w:lang w:val="en-GB"/>
        </w:rPr>
        <w:t xml:space="preserve">reasonably </w:t>
      </w:r>
      <w:r w:rsidR="0041411E" w:rsidRPr="008F05AA">
        <w:rPr>
          <w:lang w:val="en-GB"/>
        </w:rPr>
        <w:t xml:space="preserve">be </w:t>
      </w:r>
      <w:r w:rsidR="0083128D" w:rsidRPr="008F05AA">
        <w:rPr>
          <w:lang w:val="en-GB"/>
        </w:rPr>
        <w:t>expect</w:t>
      </w:r>
      <w:r w:rsidR="0041411E" w:rsidRPr="008F05AA">
        <w:rPr>
          <w:lang w:val="en-GB"/>
        </w:rPr>
        <w:t>ed</w:t>
      </w:r>
      <w:r w:rsidR="00CE00BA">
        <w:rPr>
          <w:lang w:val="en-GB"/>
        </w:rPr>
        <w:t xml:space="preserve"> based on </w:t>
      </w:r>
      <w:r w:rsidR="0083128D" w:rsidRPr="008F05AA">
        <w:rPr>
          <w:lang w:val="en-GB"/>
        </w:rPr>
        <w:t xml:space="preserve">the </w:t>
      </w:r>
      <w:r w:rsidR="00575296">
        <w:rPr>
          <w:lang w:val="en-GB"/>
        </w:rPr>
        <w:t xml:space="preserve">population </w:t>
      </w:r>
      <w:r w:rsidR="0083128D" w:rsidRPr="008F05AA">
        <w:rPr>
          <w:lang w:val="en-GB"/>
        </w:rPr>
        <w:t xml:space="preserve">attributable </w:t>
      </w:r>
      <w:r w:rsidR="00575296">
        <w:rPr>
          <w:lang w:val="en-GB"/>
        </w:rPr>
        <w:t xml:space="preserve">fraction of malaria as a cause of </w:t>
      </w:r>
      <w:r w:rsidR="0083128D" w:rsidRPr="008F05AA">
        <w:rPr>
          <w:lang w:val="en-GB"/>
        </w:rPr>
        <w:t xml:space="preserve">LBW in </w:t>
      </w:r>
      <w:r w:rsidR="008F05AA" w:rsidRPr="008F05AA">
        <w:rPr>
          <w:lang w:val="en-GB"/>
        </w:rPr>
        <w:t>th</w:t>
      </w:r>
      <w:r w:rsidR="00BC28F9">
        <w:rPr>
          <w:lang w:val="en-GB"/>
        </w:rPr>
        <w:t>ese</w:t>
      </w:r>
      <w:r w:rsidR="008F05AA" w:rsidRPr="008F05AA">
        <w:rPr>
          <w:lang w:val="en-GB"/>
        </w:rPr>
        <w:t xml:space="preserve"> </w:t>
      </w:r>
      <w:r w:rsidR="0083128D" w:rsidRPr="008F05AA">
        <w:rPr>
          <w:lang w:val="en-GB"/>
        </w:rPr>
        <w:t xml:space="preserve">moderate malaria transmission areas. </w:t>
      </w:r>
      <w:r w:rsidR="008F05AA" w:rsidRPr="008F05AA">
        <w:rPr>
          <w:lang w:val="en-GB"/>
        </w:rPr>
        <w:t>Over 90% of trial participants used insecticide-treated nets during pregnancy, and o</w:t>
      </w:r>
      <w:r w:rsidR="00F10594" w:rsidRPr="008F05AA">
        <w:rPr>
          <w:lang w:val="en-GB"/>
        </w:rPr>
        <w:t xml:space="preserve">nly </w:t>
      </w:r>
      <w:r w:rsidR="00615FCF" w:rsidRPr="008F05AA">
        <w:rPr>
          <w:lang w:val="en-GB"/>
        </w:rPr>
        <w:t>21</w:t>
      </w:r>
      <w:r w:rsidR="00F10594" w:rsidRPr="008F05AA">
        <w:rPr>
          <w:lang w:val="en-GB"/>
        </w:rPr>
        <w:t>% of women in the SP arm had evidence of malaria infection at delivery</w:t>
      </w:r>
      <w:r w:rsidR="00501063" w:rsidRPr="008F05AA">
        <w:rPr>
          <w:lang w:val="en-GB"/>
        </w:rPr>
        <w:t xml:space="preserve"> detected by either </w:t>
      </w:r>
      <w:r w:rsidR="00615FCF" w:rsidRPr="008F05AA">
        <w:rPr>
          <w:lang w:val="en-GB"/>
        </w:rPr>
        <w:t xml:space="preserve">placental histology, </w:t>
      </w:r>
      <w:r w:rsidR="00501063" w:rsidRPr="008F05AA">
        <w:rPr>
          <w:lang w:val="en-GB"/>
        </w:rPr>
        <w:t>PCR, RDT or microscopy.</w:t>
      </w:r>
    </w:p>
    <w:p w14:paraId="76D3098E" w14:textId="4CAF432D" w:rsidR="00413BB7" w:rsidRDefault="00627D7F" w:rsidP="00DD52FF">
      <w:pPr>
        <w:rPr>
          <w:lang w:val="en-GB"/>
        </w:rPr>
      </w:pPr>
      <w:r>
        <w:rPr>
          <w:lang w:val="en-GB"/>
        </w:rPr>
        <w:t xml:space="preserve">Furthermore, </w:t>
      </w:r>
      <w:r w:rsidR="009B1503" w:rsidRPr="008F05AA">
        <w:rPr>
          <w:lang w:val="en-GB"/>
        </w:rPr>
        <w:t>o</w:t>
      </w:r>
      <w:r w:rsidR="008426D1" w:rsidRPr="008F05AA">
        <w:rPr>
          <w:lang w:val="en-GB"/>
        </w:rPr>
        <w:t xml:space="preserve">nly </w:t>
      </w:r>
      <w:r w:rsidR="00026CE6" w:rsidRPr="008F05AA">
        <w:rPr>
          <w:lang w:val="en-GB"/>
        </w:rPr>
        <w:t>4</w:t>
      </w:r>
      <w:r w:rsidR="007732B9" w:rsidRPr="008F05AA">
        <w:rPr>
          <w:lang w:val="en-GB"/>
        </w:rPr>
        <w:t>5</w:t>
      </w:r>
      <w:r w:rsidR="00026CE6" w:rsidRPr="008F05AA">
        <w:rPr>
          <w:lang w:val="en-GB"/>
        </w:rPr>
        <w:t xml:space="preserve"> women (</w:t>
      </w:r>
      <w:r w:rsidR="008426D1" w:rsidRPr="008F05AA">
        <w:rPr>
          <w:lang w:val="en-GB"/>
        </w:rPr>
        <w:t>4.</w:t>
      </w:r>
      <w:r w:rsidR="007732B9" w:rsidRPr="008F05AA">
        <w:rPr>
          <w:lang w:val="en-GB"/>
        </w:rPr>
        <w:t>2</w:t>
      </w:r>
      <w:r w:rsidR="008426D1" w:rsidRPr="008F05AA">
        <w:rPr>
          <w:lang w:val="en-GB"/>
        </w:rPr>
        <w:t>%</w:t>
      </w:r>
      <w:r w:rsidR="00026CE6" w:rsidRPr="008F05AA">
        <w:rPr>
          <w:lang w:val="en-GB"/>
        </w:rPr>
        <w:t>)</w:t>
      </w:r>
      <w:r w:rsidR="008426D1" w:rsidRPr="008F05AA">
        <w:rPr>
          <w:lang w:val="en-GB"/>
        </w:rPr>
        <w:t xml:space="preserve"> o</w:t>
      </w:r>
      <w:r w:rsidR="000F50B7" w:rsidRPr="008F05AA">
        <w:rPr>
          <w:lang w:val="en-GB"/>
        </w:rPr>
        <w:t xml:space="preserve">f </w:t>
      </w:r>
      <w:r w:rsidR="00534E66" w:rsidRPr="008F05AA">
        <w:rPr>
          <w:lang w:val="en-GB"/>
        </w:rPr>
        <w:t xml:space="preserve">participants </w:t>
      </w:r>
      <w:r w:rsidR="008426D1" w:rsidRPr="008F05AA">
        <w:rPr>
          <w:lang w:val="en-GB"/>
        </w:rPr>
        <w:t xml:space="preserve">had </w:t>
      </w:r>
      <w:r w:rsidR="00B540A2" w:rsidRPr="008F05AA">
        <w:rPr>
          <w:lang w:val="en-GB"/>
        </w:rPr>
        <w:t xml:space="preserve">patent </w:t>
      </w:r>
      <w:r w:rsidR="008426D1" w:rsidRPr="008F05AA">
        <w:rPr>
          <w:lang w:val="en-GB"/>
        </w:rPr>
        <w:t xml:space="preserve">malaria </w:t>
      </w:r>
      <w:r w:rsidR="00B540A2" w:rsidRPr="008F05AA">
        <w:rPr>
          <w:lang w:val="en-GB"/>
        </w:rPr>
        <w:t>infection (</w:t>
      </w:r>
      <w:r w:rsidR="00427169" w:rsidRPr="008F05AA">
        <w:rPr>
          <w:lang w:val="en-GB"/>
        </w:rPr>
        <w:t>detected by RDT</w:t>
      </w:r>
      <w:r w:rsidR="00B540A2" w:rsidRPr="008F05AA">
        <w:rPr>
          <w:lang w:val="en-GB"/>
        </w:rPr>
        <w:t>)</w:t>
      </w:r>
      <w:r w:rsidR="00427169" w:rsidRPr="008F05AA">
        <w:rPr>
          <w:lang w:val="en-GB"/>
        </w:rPr>
        <w:t xml:space="preserve"> </w:t>
      </w:r>
      <w:r w:rsidR="00391613" w:rsidRPr="008F05AA">
        <w:rPr>
          <w:lang w:val="en-GB"/>
        </w:rPr>
        <w:t>when screened for eligibility at enrolment</w:t>
      </w:r>
      <w:r w:rsidR="008527B7">
        <w:rPr>
          <w:lang w:val="en-GB"/>
        </w:rPr>
        <w:t>, a good proxy of malaria transmission intensity</w:t>
      </w:r>
      <w:r w:rsidR="00726A6F">
        <w:rPr>
          <w:lang w:val="en-GB"/>
        </w:rPr>
        <w:t>.</w:t>
      </w:r>
      <w:r w:rsidR="00977D1C">
        <w:rPr>
          <w:lang w:val="en-GB"/>
        </w:rPr>
        <w:fldChar w:fldCharType="begin">
          <w:fldData xml:space="preserve">PEVuZE5vdGU+PENpdGU+PEF1dGhvcj5LaXRvam88L0F1dGhvcj48WWVhcj4yMDE5PC9ZZWFyPjxS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</w:fldData>
        </w:fldChar>
      </w:r>
      <w:r w:rsidR="00977D1C">
        <w:rPr>
          <w:lang w:val="en-GB"/>
        </w:rPr>
        <w:instrText xml:space="preserve"> ADDIN EN.CITE </w:instrText>
      </w:r>
      <w:r w:rsidR="00977D1C">
        <w:rPr>
          <w:lang w:val="en-GB"/>
        </w:rPr>
        <w:fldChar w:fldCharType="begin">
          <w:fldData xml:space="preserve">PEVuZE5vdGU+PENpdGU+PEF1dGhvcj5LaXRvam88L0F1dGhvcj48WWVhcj4yMDE5PC9ZZWFyPjxS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</w:fldData>
        </w:fldChar>
      </w:r>
      <w:r w:rsidR="00977D1C">
        <w:rPr>
          <w:lang w:val="en-GB"/>
        </w:rPr>
        <w:instrText xml:space="preserve"> ADDIN EN.CITE.DATA </w:instrText>
      </w:r>
      <w:r w:rsidR="00977D1C">
        <w:rPr>
          <w:lang w:val="en-GB"/>
        </w:rPr>
      </w:r>
      <w:r w:rsidR="00977D1C">
        <w:rPr>
          <w:lang w:val="en-GB"/>
        </w:rPr>
        <w:fldChar w:fldCharType="end"/>
      </w:r>
      <w:r w:rsidR="00977D1C">
        <w:rPr>
          <w:lang w:val="en-GB"/>
        </w:rPr>
        <w:fldChar w:fldCharType="separate"/>
      </w:r>
      <w:r w:rsidR="00977D1C" w:rsidRPr="00BF322D">
        <w:rPr>
          <w:noProof/>
          <w:vertAlign w:val="superscript"/>
          <w:lang w:val="en-GB"/>
        </w:rPr>
        <w:t>3</w:t>
      </w:r>
      <w:r w:rsidR="00977D1C">
        <w:rPr>
          <w:lang w:val="en-GB"/>
        </w:rPr>
        <w:fldChar w:fldCharType="end"/>
      </w:r>
      <w:r w:rsidR="00977D1C">
        <w:rPr>
          <w:lang w:val="en-GB"/>
        </w:rPr>
        <w:t xml:space="preserve"> </w:t>
      </w:r>
      <w:r w:rsidR="00DE01A7">
        <w:rPr>
          <w:lang w:val="en-GB"/>
        </w:rPr>
        <w:t xml:space="preserve">By contrast, </w:t>
      </w:r>
      <w:r w:rsidR="00571EA3">
        <w:rPr>
          <w:lang w:val="en-GB"/>
        </w:rPr>
        <w:t>5</w:t>
      </w:r>
      <w:r w:rsidR="00893273">
        <w:rPr>
          <w:lang w:val="en-GB"/>
        </w:rPr>
        <w:t>1</w:t>
      </w:r>
      <w:r w:rsidR="00571EA3">
        <w:rPr>
          <w:lang w:val="en-GB"/>
        </w:rPr>
        <w:t>%</w:t>
      </w:r>
      <w:r w:rsidR="00893273">
        <w:rPr>
          <w:lang w:val="en-GB"/>
        </w:rPr>
        <w:t xml:space="preserve"> </w:t>
      </w:r>
      <w:r w:rsidR="00DE01A7">
        <w:rPr>
          <w:lang w:val="en-GB"/>
        </w:rPr>
        <w:t xml:space="preserve">of pregnant women </w:t>
      </w:r>
      <w:r w:rsidR="00050328">
        <w:rPr>
          <w:lang w:val="en-GB"/>
        </w:rPr>
        <w:t xml:space="preserve">had patent malaria infections (detected by microscopy) </w:t>
      </w:r>
      <w:r w:rsidR="00893273">
        <w:rPr>
          <w:lang w:val="en-GB"/>
        </w:rPr>
        <w:t xml:space="preserve">in </w:t>
      </w:r>
      <w:r w:rsidR="00514D2A">
        <w:rPr>
          <w:lang w:val="en-GB"/>
        </w:rPr>
        <w:t>Uganda’s most recent IPTp trial</w:t>
      </w:r>
      <w:r w:rsidR="00970310">
        <w:rPr>
          <w:lang w:val="en-GB"/>
        </w:rPr>
        <w:t xml:space="preserve"> that used the same monthly </w:t>
      </w:r>
      <w:r w:rsidR="00A60695">
        <w:rPr>
          <w:lang w:val="en-GB"/>
        </w:rPr>
        <w:t>regimen</w:t>
      </w:r>
      <w:r w:rsidR="002953F6">
        <w:rPr>
          <w:lang w:val="en-GB"/>
        </w:rPr>
        <w:t>.</w:t>
      </w:r>
      <w:r w:rsidR="00B84C71">
        <w:rPr>
          <w:lang w:val="en-GB"/>
        </w:rPr>
        <w:fldChar w:fldCharType="begin">
          <w:fldData xml:space="preserve">PEVuZE5vdGU+PENpdGU+PEF1dGhvcj5LYWp1Ymk8L0F1dGhvcj48WWVhcj4yMDE5PC9ZZWFyPjxS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</w:fldData>
        </w:fldChar>
      </w:r>
      <w:r w:rsidR="00675714">
        <w:rPr>
          <w:lang w:val="en-GB"/>
        </w:rPr>
        <w:instrText xml:space="preserve"> ADDIN EN.CITE </w:instrText>
      </w:r>
      <w:r w:rsidR="00675714">
        <w:rPr>
          <w:lang w:val="en-GB"/>
        </w:rPr>
        <w:fldChar w:fldCharType="begin">
          <w:fldData xml:space="preserve">PEVuZE5vdGU+PENpdGU+PEF1dGhvcj5LYWp1Ymk8L0F1dGhvcj48WWVhcj4yMDE5PC9ZZWFyPjxS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</w:fldData>
        </w:fldChar>
      </w:r>
      <w:r w:rsidR="00675714">
        <w:rPr>
          <w:lang w:val="en-GB"/>
        </w:rPr>
        <w:instrText xml:space="preserve"> ADDIN EN.CITE.DATA </w:instrText>
      </w:r>
      <w:r w:rsidR="00675714">
        <w:rPr>
          <w:lang w:val="en-GB"/>
        </w:rPr>
      </w:r>
      <w:r w:rsidR="00675714">
        <w:rPr>
          <w:lang w:val="en-GB"/>
        </w:rPr>
        <w:fldChar w:fldCharType="end"/>
      </w:r>
      <w:r w:rsidR="00B84C71">
        <w:rPr>
          <w:lang w:val="en-GB"/>
        </w:rPr>
        <w:fldChar w:fldCharType="separate"/>
      </w:r>
      <w:r w:rsidR="00675714" w:rsidRPr="00675714">
        <w:rPr>
          <w:noProof/>
          <w:vertAlign w:val="superscript"/>
          <w:lang w:val="en-GB"/>
        </w:rPr>
        <w:t>7</w:t>
      </w:r>
      <w:r w:rsidR="00B84C71">
        <w:rPr>
          <w:lang w:val="en-GB"/>
        </w:rPr>
        <w:fldChar w:fldCharType="end"/>
      </w:r>
      <w:r w:rsidR="00574BC1" w:rsidRPr="00F45A93">
        <w:rPr>
          <w:lang w:val="en-GB"/>
        </w:rPr>
        <w:t xml:space="preserve"> </w:t>
      </w:r>
      <w:proofErr w:type="spellStart"/>
      <w:r w:rsidR="0071486F">
        <w:rPr>
          <w:lang w:val="en-GB"/>
        </w:rPr>
        <w:t>Mlug</w:t>
      </w:r>
      <w:r w:rsidR="00405FA5">
        <w:rPr>
          <w:lang w:val="en-GB"/>
        </w:rPr>
        <w:t>u</w:t>
      </w:r>
      <w:proofErr w:type="spellEnd"/>
      <w:r w:rsidR="0071486F">
        <w:rPr>
          <w:lang w:val="en-GB"/>
        </w:rPr>
        <w:t xml:space="preserve"> and colleagues ex</w:t>
      </w:r>
      <w:r w:rsidR="00EF484A" w:rsidRPr="00F45A93">
        <w:rPr>
          <w:lang w:val="en-GB"/>
        </w:rPr>
        <w:t xml:space="preserve">cluded these </w:t>
      </w:r>
      <w:r w:rsidR="00943B51" w:rsidRPr="00F45A93">
        <w:rPr>
          <w:lang w:val="en-GB"/>
        </w:rPr>
        <w:t>4</w:t>
      </w:r>
      <w:r w:rsidR="00534E66">
        <w:rPr>
          <w:lang w:val="en-GB"/>
        </w:rPr>
        <w:t>5</w:t>
      </w:r>
      <w:r w:rsidR="00943B51" w:rsidRPr="00F45A93">
        <w:rPr>
          <w:lang w:val="en-GB"/>
        </w:rPr>
        <w:t xml:space="preserve"> women </w:t>
      </w:r>
      <w:r w:rsidR="00DD52FF" w:rsidRPr="00F45A93">
        <w:rPr>
          <w:lang w:val="en-GB"/>
        </w:rPr>
        <w:t>b</w:t>
      </w:r>
      <w:r w:rsidR="00943B51" w:rsidRPr="00F45A93">
        <w:rPr>
          <w:lang w:val="en-GB"/>
        </w:rPr>
        <w:t xml:space="preserve">ecause they had </w:t>
      </w:r>
      <w:r w:rsidR="00427169" w:rsidRPr="00F45A93">
        <w:rPr>
          <w:lang w:val="en-GB"/>
        </w:rPr>
        <w:t>received artemether-lumefantrine</w:t>
      </w:r>
      <w:r w:rsidR="00A36404" w:rsidRPr="00F45A93">
        <w:rPr>
          <w:lang w:val="en-GB"/>
        </w:rPr>
        <w:t xml:space="preserve"> as part of Tanzania</w:t>
      </w:r>
      <w:r w:rsidR="0070680B" w:rsidRPr="00F45A93">
        <w:rPr>
          <w:lang w:val="en-GB"/>
        </w:rPr>
        <w:t>’s</w:t>
      </w:r>
      <w:r w:rsidR="00A36404" w:rsidRPr="00F45A93">
        <w:rPr>
          <w:lang w:val="en-GB"/>
        </w:rPr>
        <w:t xml:space="preserve"> hybrid strategy.</w:t>
      </w:r>
      <w:r w:rsidR="00B51E93" w:rsidRPr="00F45A93">
        <w:rPr>
          <w:lang w:val="en-GB"/>
        </w:rPr>
        <w:t xml:space="preserve"> </w:t>
      </w:r>
      <w:r w:rsidR="002E267A" w:rsidRPr="00F45A93">
        <w:rPr>
          <w:lang w:val="en-GB"/>
        </w:rPr>
        <w:t>By doing so, the investigators likely excluded a sub-group of women most at risk of malaria for biological (e.g. primigravidae, age)</w:t>
      </w:r>
      <w:r w:rsidR="00872118">
        <w:rPr>
          <w:lang w:val="en-GB"/>
        </w:rPr>
        <w:t xml:space="preserve">, </w:t>
      </w:r>
      <w:r w:rsidR="002E267A" w:rsidRPr="00F45A93">
        <w:rPr>
          <w:lang w:val="en-GB"/>
        </w:rPr>
        <w:t xml:space="preserve"> environmental </w:t>
      </w:r>
      <w:r w:rsidR="00D708DF" w:rsidRPr="00F45A93">
        <w:rPr>
          <w:lang w:val="en-GB"/>
        </w:rPr>
        <w:t xml:space="preserve">or behavioural </w:t>
      </w:r>
      <w:r w:rsidR="002E267A" w:rsidRPr="00F45A93">
        <w:rPr>
          <w:lang w:val="en-GB"/>
        </w:rPr>
        <w:t xml:space="preserve">reasons (e.g. malaria exposure). </w:t>
      </w:r>
      <w:r w:rsidR="00F23590">
        <w:rPr>
          <w:lang w:val="en-GB"/>
        </w:rPr>
        <w:t xml:space="preserve">In this respect, the study design did differ notably from </w:t>
      </w:r>
      <w:r w:rsidR="005C3C58">
        <w:rPr>
          <w:lang w:val="en-GB"/>
        </w:rPr>
        <w:t xml:space="preserve">the </w:t>
      </w:r>
      <w:r w:rsidR="00F23590">
        <w:rPr>
          <w:lang w:val="en-GB"/>
        </w:rPr>
        <w:t>p</w:t>
      </w:r>
      <w:r w:rsidR="00544BB2">
        <w:rPr>
          <w:lang w:val="en-GB"/>
        </w:rPr>
        <w:t>r</w:t>
      </w:r>
      <w:r w:rsidR="00F23590">
        <w:rPr>
          <w:lang w:val="en-GB"/>
        </w:rPr>
        <w:t>evious studies</w:t>
      </w:r>
      <w:r w:rsidR="005950A6">
        <w:rPr>
          <w:lang w:val="en-GB"/>
        </w:rPr>
        <w:t xml:space="preserve">. </w:t>
      </w:r>
      <w:r w:rsidR="00E12A13">
        <w:rPr>
          <w:lang w:val="en-GB"/>
        </w:rPr>
        <w:t>At least in part, it could</w:t>
      </w:r>
      <w:r w:rsidR="00D92026">
        <w:rPr>
          <w:lang w:val="en-GB"/>
        </w:rPr>
        <w:t xml:space="preserve"> </w:t>
      </w:r>
      <w:r w:rsidR="00544BB2">
        <w:rPr>
          <w:lang w:val="en-GB"/>
        </w:rPr>
        <w:t xml:space="preserve">provide </w:t>
      </w:r>
      <w:r w:rsidR="00D92026">
        <w:rPr>
          <w:lang w:val="en-GB"/>
        </w:rPr>
        <w:t>a</w:t>
      </w:r>
      <w:r w:rsidR="003873CB">
        <w:rPr>
          <w:lang w:val="en-GB"/>
        </w:rPr>
        <w:t xml:space="preserve"> potential explanation </w:t>
      </w:r>
      <w:r w:rsidR="000F6798">
        <w:rPr>
          <w:lang w:val="en-GB"/>
        </w:rPr>
        <w:t xml:space="preserve">of </w:t>
      </w:r>
      <w:r w:rsidR="00544BB2">
        <w:rPr>
          <w:lang w:val="en-GB"/>
        </w:rPr>
        <w:t xml:space="preserve">the </w:t>
      </w:r>
      <w:r w:rsidR="000F6798">
        <w:rPr>
          <w:lang w:val="en-GB"/>
        </w:rPr>
        <w:t xml:space="preserve">observed difference in </w:t>
      </w:r>
      <w:r w:rsidR="00D94ED0">
        <w:rPr>
          <w:lang w:val="en-GB"/>
        </w:rPr>
        <w:t xml:space="preserve">treatment </w:t>
      </w:r>
      <w:r w:rsidR="000F6798">
        <w:rPr>
          <w:lang w:val="en-GB"/>
        </w:rPr>
        <w:t>effect on birthweight</w:t>
      </w:r>
      <w:r w:rsidR="00D92026">
        <w:rPr>
          <w:lang w:val="en-GB"/>
        </w:rPr>
        <w:t xml:space="preserve"> if</w:t>
      </w:r>
      <w:r w:rsidR="00A902E9">
        <w:rPr>
          <w:lang w:val="en-GB"/>
        </w:rPr>
        <w:t xml:space="preserve"> </w:t>
      </w:r>
      <w:r w:rsidR="00D94ED0">
        <w:rPr>
          <w:lang w:val="en-GB"/>
        </w:rPr>
        <w:t xml:space="preserve">patent </w:t>
      </w:r>
      <w:r w:rsidR="00A902E9">
        <w:rPr>
          <w:lang w:val="en-GB"/>
        </w:rPr>
        <w:t>malaria infection</w:t>
      </w:r>
      <w:r w:rsidR="00D94ED0">
        <w:rPr>
          <w:lang w:val="en-GB"/>
        </w:rPr>
        <w:t>s</w:t>
      </w:r>
      <w:r w:rsidR="00A902E9">
        <w:rPr>
          <w:lang w:val="en-GB"/>
        </w:rPr>
        <w:t xml:space="preserve"> early in pregnancy (i.e. before enrolment) cause</w:t>
      </w:r>
      <w:r w:rsidR="003873CB">
        <w:rPr>
          <w:lang w:val="en-GB"/>
        </w:rPr>
        <w:t>s</w:t>
      </w:r>
      <w:r w:rsidR="00A902E9">
        <w:rPr>
          <w:lang w:val="en-GB"/>
        </w:rPr>
        <w:t xml:space="preserve"> </w:t>
      </w:r>
      <w:r w:rsidR="00B84460">
        <w:rPr>
          <w:lang w:val="en-GB"/>
        </w:rPr>
        <w:t xml:space="preserve">irreversible </w:t>
      </w:r>
      <w:r w:rsidR="007248D4">
        <w:rPr>
          <w:lang w:val="en-GB"/>
        </w:rPr>
        <w:t xml:space="preserve">malaria-associated </w:t>
      </w:r>
      <w:r w:rsidR="00086AF4">
        <w:rPr>
          <w:lang w:val="en-GB"/>
        </w:rPr>
        <w:t xml:space="preserve">damage </w:t>
      </w:r>
      <w:r w:rsidR="00CC6885">
        <w:rPr>
          <w:lang w:val="en-GB"/>
        </w:rPr>
        <w:t>to</w:t>
      </w:r>
      <w:r w:rsidR="00B775D7">
        <w:rPr>
          <w:lang w:val="en-GB"/>
        </w:rPr>
        <w:t xml:space="preserve"> placental function</w:t>
      </w:r>
      <w:r w:rsidR="003873CB">
        <w:rPr>
          <w:lang w:val="en-GB"/>
        </w:rPr>
        <w:t>.</w:t>
      </w:r>
      <w:r w:rsidR="007248D4">
        <w:rPr>
          <w:lang w:val="en-GB"/>
        </w:rPr>
        <w:t xml:space="preserve"> </w:t>
      </w:r>
      <w:r w:rsidR="00C353A4">
        <w:rPr>
          <w:lang w:val="en-GB"/>
        </w:rPr>
        <w:t>There is</w:t>
      </w:r>
      <w:r w:rsidR="00896A06">
        <w:rPr>
          <w:lang w:val="en-GB"/>
        </w:rPr>
        <w:t xml:space="preserve"> increasing</w:t>
      </w:r>
      <w:r w:rsidR="003873CB">
        <w:rPr>
          <w:lang w:val="en-GB"/>
        </w:rPr>
        <w:t xml:space="preserve"> </w:t>
      </w:r>
      <w:r w:rsidR="00C353A4">
        <w:rPr>
          <w:lang w:val="en-GB"/>
        </w:rPr>
        <w:t>evidence that exposure to malaria in early pregnancy</w:t>
      </w:r>
      <w:r w:rsidR="00B90D89" w:rsidRPr="00B90D89">
        <w:t xml:space="preserve"> </w:t>
      </w:r>
      <w:r w:rsidR="008579FE">
        <w:t xml:space="preserve">is </w:t>
      </w:r>
      <w:r w:rsidR="008579FE">
        <w:lastRenderedPageBreak/>
        <w:t>associated with sign</w:t>
      </w:r>
      <w:r w:rsidR="00072786">
        <w:t>ific</w:t>
      </w:r>
      <w:r w:rsidR="008579FE">
        <w:t xml:space="preserve">ant harm </w:t>
      </w:r>
      <w:r w:rsidR="009D2014">
        <w:t xml:space="preserve">in </w:t>
      </w:r>
      <w:r w:rsidR="008579FE">
        <w:t>later</w:t>
      </w:r>
      <w:r w:rsidR="009D2014">
        <w:t xml:space="preserve"> </w:t>
      </w:r>
      <w:r w:rsidR="008579FE">
        <w:t>pregnancy</w:t>
      </w:r>
      <w:r w:rsidR="00BF5A19">
        <w:rPr>
          <w:lang w:val="en-GB"/>
        </w:rPr>
        <w:t>, even after prompt treatment of the initial infection with effective antimalarials</w:t>
      </w:r>
      <w:r w:rsidR="00896A06">
        <w:t>.</w:t>
      </w:r>
      <w:r w:rsidR="007F13C9">
        <w:t xml:space="preserve"> For example, </w:t>
      </w:r>
      <w:r w:rsidR="003A3E66">
        <w:t>before 24 weeks gestation, malaria infec</w:t>
      </w:r>
      <w:r w:rsidR="00896A06">
        <w:t>tion has been associated with dysregulation of essential regulators of angiogenesis, metabolism, and</w:t>
      </w:r>
      <w:r w:rsidR="00B53E97">
        <w:t xml:space="preserve"> </w:t>
      </w:r>
      <w:r w:rsidR="00896A06">
        <w:t xml:space="preserve">inflammation and an increased risk of </w:t>
      </w:r>
      <w:r w:rsidR="00B53E97">
        <w:t>preterm birth.</w:t>
      </w:r>
      <w:r w:rsidR="00B53E97">
        <w:fldChar w:fldCharType="begin">
          <w:fldData xml:space="preserve">PEVuZE5vdGU+PENpdGU+PEF1dGhvcj5FbHBoaW5zdG9uZTwvQXV0aG9yPjxZZWFyPjIwMTk8L1ll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</w:fldData>
        </w:fldChar>
      </w:r>
      <w:r w:rsidR="00994B36">
        <w:instrText xml:space="preserve"> ADDIN EN.CITE </w:instrText>
      </w:r>
      <w:r w:rsidR="00994B36">
        <w:fldChar w:fldCharType="begin">
          <w:fldData xml:space="preserve">PEVuZE5vdGU+PENpdGU+PEF1dGhvcj5FbHBoaW5zdG9uZTwvQXV0aG9yPjxZZWFyPjIwMTk8L1ll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</w:fldData>
        </w:fldChar>
      </w:r>
      <w:r w:rsidR="00994B36">
        <w:instrText xml:space="preserve"> ADDIN EN.CITE.DATA </w:instrText>
      </w:r>
      <w:r w:rsidR="00994B36">
        <w:fldChar w:fldCharType="end"/>
      </w:r>
      <w:r w:rsidR="00B53E97">
        <w:fldChar w:fldCharType="separate"/>
      </w:r>
      <w:r w:rsidR="00994B36" w:rsidRPr="00994B36">
        <w:rPr>
          <w:noProof/>
          <w:vertAlign w:val="superscript"/>
        </w:rPr>
        <w:t>9</w:t>
      </w:r>
      <w:r w:rsidR="00B53E97">
        <w:fldChar w:fldCharType="end"/>
      </w:r>
      <w:r w:rsidR="00B53E97">
        <w:t xml:space="preserve"> Other studies found </w:t>
      </w:r>
      <w:r w:rsidR="00C1584A">
        <w:t xml:space="preserve">that these </w:t>
      </w:r>
      <w:r w:rsidR="00B53E97">
        <w:t xml:space="preserve">early </w:t>
      </w:r>
      <w:r w:rsidR="0013091A">
        <w:t>infections</w:t>
      </w:r>
      <w:r w:rsidR="00C1584A">
        <w:t xml:space="preserve"> </w:t>
      </w:r>
      <w:r w:rsidR="0013091A">
        <w:t xml:space="preserve">also </w:t>
      </w:r>
      <w:r w:rsidR="00C1584A">
        <w:t xml:space="preserve">cause </w:t>
      </w:r>
      <w:r w:rsidR="00B2747F">
        <w:rPr>
          <w:lang w:val="en-GB"/>
        </w:rPr>
        <w:t xml:space="preserve">delayed </w:t>
      </w:r>
      <w:r w:rsidR="00C353A4">
        <w:rPr>
          <w:lang w:val="en-GB"/>
        </w:rPr>
        <w:t xml:space="preserve">effects on </w:t>
      </w:r>
      <w:proofErr w:type="spellStart"/>
      <w:r w:rsidR="00C353A4">
        <w:rPr>
          <w:lang w:val="en-GB"/>
        </w:rPr>
        <w:t>fetal</w:t>
      </w:r>
      <w:proofErr w:type="spellEnd"/>
      <w:r w:rsidR="00C353A4">
        <w:rPr>
          <w:lang w:val="en-GB"/>
        </w:rPr>
        <w:t xml:space="preserve"> growth </w:t>
      </w:r>
      <w:r w:rsidR="005E7CC9">
        <w:rPr>
          <w:lang w:val="en-GB"/>
        </w:rPr>
        <w:t xml:space="preserve">in </w:t>
      </w:r>
      <w:r w:rsidR="00B57E2C">
        <w:rPr>
          <w:lang w:val="en-GB"/>
        </w:rPr>
        <w:t>later</w:t>
      </w:r>
      <w:r w:rsidR="005E7CC9">
        <w:rPr>
          <w:lang w:val="en-GB"/>
        </w:rPr>
        <w:t xml:space="preserve"> pregnancy when nutrient requirement</w:t>
      </w:r>
      <w:r w:rsidR="009B3AAD">
        <w:rPr>
          <w:lang w:val="en-GB"/>
        </w:rPr>
        <w:t>s</w:t>
      </w:r>
      <w:r w:rsidR="005E7CC9">
        <w:rPr>
          <w:lang w:val="en-GB"/>
        </w:rPr>
        <w:t xml:space="preserve"> are highest</w:t>
      </w:r>
      <w:r w:rsidR="00081033">
        <w:rPr>
          <w:lang w:val="en-GB"/>
        </w:rPr>
        <w:t>.</w:t>
      </w:r>
      <w:r w:rsidR="00081033">
        <w:rPr>
          <w:lang w:val="en-GB"/>
        </w:rPr>
        <w:fldChar w:fldCharType="begin">
          <w:fldData xml:space="preserve">PEVuZE5vdGU+PENpdGU+PEF1dGhvcj5CcmlhbmQ8L0F1dGhvcj48WWVhcj4yMDE2PC9ZZWFyPjxS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</w:fldData>
        </w:fldChar>
      </w:r>
      <w:r w:rsidR="00994B36">
        <w:rPr>
          <w:lang w:val="en-GB"/>
        </w:rPr>
        <w:instrText xml:space="preserve"> ADDIN EN.CITE </w:instrText>
      </w:r>
      <w:r w:rsidR="00994B36">
        <w:rPr>
          <w:lang w:val="en-GB"/>
        </w:rPr>
        <w:fldChar w:fldCharType="begin">
          <w:fldData xml:space="preserve">PEVuZE5vdGU+PENpdGU+PEF1dGhvcj5CcmlhbmQ8L0F1dGhvcj48WWVhcj4yMDE2PC9ZZWFyPjxS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</w:fldData>
        </w:fldChar>
      </w:r>
      <w:r w:rsidR="00994B36">
        <w:rPr>
          <w:lang w:val="en-GB"/>
        </w:rPr>
        <w:instrText xml:space="preserve"> ADDIN EN.CITE.DATA </w:instrText>
      </w:r>
      <w:r w:rsidR="00994B36">
        <w:rPr>
          <w:lang w:val="en-GB"/>
        </w:rPr>
      </w:r>
      <w:r w:rsidR="00994B36">
        <w:rPr>
          <w:lang w:val="en-GB"/>
        </w:rPr>
        <w:fldChar w:fldCharType="end"/>
      </w:r>
      <w:r w:rsidR="00081033">
        <w:rPr>
          <w:lang w:val="en-GB"/>
        </w:rPr>
        <w:fldChar w:fldCharType="separate"/>
      </w:r>
      <w:r w:rsidR="00994B36" w:rsidRPr="00994B36">
        <w:rPr>
          <w:noProof/>
          <w:vertAlign w:val="superscript"/>
          <w:lang w:val="en-GB"/>
        </w:rPr>
        <w:t>10</w:t>
      </w:r>
      <w:r w:rsidR="00081033">
        <w:rPr>
          <w:lang w:val="en-GB"/>
        </w:rPr>
        <w:fldChar w:fldCharType="end"/>
      </w:r>
      <w:r w:rsidR="00081033">
        <w:rPr>
          <w:lang w:val="en-GB"/>
        </w:rPr>
        <w:t xml:space="preserve"> </w:t>
      </w:r>
      <w:r w:rsidR="00E90EFE">
        <w:rPr>
          <w:lang w:val="en-GB"/>
        </w:rPr>
        <w:t>Thus</w:t>
      </w:r>
      <w:r w:rsidR="00514D2A">
        <w:rPr>
          <w:lang w:val="en-GB"/>
        </w:rPr>
        <w:t>,</w:t>
      </w:r>
      <w:r w:rsidR="00E90EFE">
        <w:rPr>
          <w:lang w:val="en-GB"/>
        </w:rPr>
        <w:t xml:space="preserve"> if a large proportion of participants </w:t>
      </w:r>
      <w:r w:rsidR="00C77B81">
        <w:rPr>
          <w:lang w:val="en-GB"/>
        </w:rPr>
        <w:t>is</w:t>
      </w:r>
      <w:r w:rsidR="00E90EFE">
        <w:rPr>
          <w:lang w:val="en-GB"/>
        </w:rPr>
        <w:t xml:space="preserve"> exposed to malaria </w:t>
      </w:r>
      <w:r w:rsidR="00A707AA">
        <w:rPr>
          <w:lang w:val="en-GB"/>
        </w:rPr>
        <w:t xml:space="preserve">earlier </w:t>
      </w:r>
      <w:r w:rsidR="00E90EFE">
        <w:rPr>
          <w:lang w:val="en-GB"/>
        </w:rPr>
        <w:t>in pregnancy</w:t>
      </w:r>
      <w:r w:rsidR="00385496">
        <w:rPr>
          <w:lang w:val="en-GB"/>
        </w:rPr>
        <w:t xml:space="preserve"> before </w:t>
      </w:r>
      <w:r w:rsidR="00A707AA">
        <w:rPr>
          <w:lang w:val="en-GB"/>
        </w:rPr>
        <w:t xml:space="preserve">they </w:t>
      </w:r>
      <w:r w:rsidR="00B848FA">
        <w:rPr>
          <w:lang w:val="en-GB"/>
        </w:rPr>
        <w:t>enrol in a trial</w:t>
      </w:r>
      <w:r w:rsidR="00B658DB">
        <w:rPr>
          <w:lang w:val="en-GB"/>
        </w:rPr>
        <w:t xml:space="preserve">, </w:t>
      </w:r>
      <w:r w:rsidR="00835BAA">
        <w:rPr>
          <w:lang w:val="en-GB"/>
        </w:rPr>
        <w:t xml:space="preserve">like </w:t>
      </w:r>
      <w:r w:rsidR="00BF20FC">
        <w:rPr>
          <w:lang w:val="en-GB"/>
        </w:rPr>
        <w:t xml:space="preserve">the 51% </w:t>
      </w:r>
      <w:r w:rsidR="00835BAA">
        <w:rPr>
          <w:lang w:val="en-GB"/>
        </w:rPr>
        <w:t>in Uganda,</w:t>
      </w:r>
      <w:r w:rsidR="00C02E6A">
        <w:rPr>
          <w:lang w:val="en-GB"/>
        </w:rPr>
        <w:fldChar w:fldCharType="begin">
          <w:fldData xml:space="preserve">PEVuZE5vdGU+PENpdGU+PEF1dGhvcj5LYWp1Ymk8L0F1dGhvcj48WWVhcj4yMDE5PC9ZZWFyPjxS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</w:fldData>
        </w:fldChar>
      </w:r>
      <w:r w:rsidR="00675714">
        <w:rPr>
          <w:lang w:val="en-GB"/>
        </w:rPr>
        <w:instrText xml:space="preserve"> ADDIN EN.CITE </w:instrText>
      </w:r>
      <w:r w:rsidR="00675714">
        <w:rPr>
          <w:lang w:val="en-GB"/>
        </w:rPr>
        <w:fldChar w:fldCharType="begin">
          <w:fldData xml:space="preserve">PEVuZE5vdGU+PENpdGU+PEF1dGhvcj5LYWp1Ymk8L0F1dGhvcj48WWVhcj4yMDE5PC9ZZWFyPjxS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</w:fldData>
        </w:fldChar>
      </w:r>
      <w:r w:rsidR="00675714">
        <w:rPr>
          <w:lang w:val="en-GB"/>
        </w:rPr>
        <w:instrText xml:space="preserve"> ADDIN EN.CITE.DATA </w:instrText>
      </w:r>
      <w:r w:rsidR="00675714">
        <w:rPr>
          <w:lang w:val="en-GB"/>
        </w:rPr>
      </w:r>
      <w:r w:rsidR="00675714">
        <w:rPr>
          <w:lang w:val="en-GB"/>
        </w:rPr>
        <w:fldChar w:fldCharType="end"/>
      </w:r>
      <w:r w:rsidR="00C02E6A">
        <w:rPr>
          <w:lang w:val="en-GB"/>
        </w:rPr>
        <w:fldChar w:fldCharType="separate"/>
      </w:r>
      <w:r w:rsidR="00675714" w:rsidRPr="00675714">
        <w:rPr>
          <w:noProof/>
          <w:vertAlign w:val="superscript"/>
          <w:lang w:val="en-GB"/>
        </w:rPr>
        <w:t>7</w:t>
      </w:r>
      <w:r w:rsidR="00C02E6A">
        <w:rPr>
          <w:lang w:val="en-GB"/>
        </w:rPr>
        <w:fldChar w:fldCharType="end"/>
      </w:r>
      <w:r w:rsidR="00835BAA">
        <w:rPr>
          <w:lang w:val="en-GB"/>
        </w:rPr>
        <w:t xml:space="preserve"> </w:t>
      </w:r>
      <w:r w:rsidR="00B658DB">
        <w:rPr>
          <w:lang w:val="en-GB"/>
        </w:rPr>
        <w:t xml:space="preserve">it </w:t>
      </w:r>
      <w:r w:rsidR="008A0C35">
        <w:rPr>
          <w:lang w:val="en-GB"/>
        </w:rPr>
        <w:t xml:space="preserve">could reduce the </w:t>
      </w:r>
      <w:r w:rsidR="004A17DA">
        <w:rPr>
          <w:lang w:val="en-GB"/>
        </w:rPr>
        <w:t xml:space="preserve">impact of </w:t>
      </w:r>
      <w:r w:rsidR="00863301">
        <w:rPr>
          <w:lang w:val="en-GB"/>
        </w:rPr>
        <w:t xml:space="preserve">an intervention </w:t>
      </w:r>
      <w:r w:rsidR="004A17DA">
        <w:rPr>
          <w:lang w:val="en-GB"/>
        </w:rPr>
        <w:t xml:space="preserve">on </w:t>
      </w:r>
      <w:proofErr w:type="spellStart"/>
      <w:r w:rsidR="00E370E7">
        <w:rPr>
          <w:lang w:val="en-GB"/>
        </w:rPr>
        <w:t>fetal</w:t>
      </w:r>
      <w:proofErr w:type="spellEnd"/>
      <w:r w:rsidR="00E370E7">
        <w:rPr>
          <w:lang w:val="en-GB"/>
        </w:rPr>
        <w:t xml:space="preserve"> growth</w:t>
      </w:r>
      <w:r w:rsidR="003104EE">
        <w:rPr>
          <w:lang w:val="en-GB"/>
        </w:rPr>
        <w:t xml:space="preserve"> when</w:t>
      </w:r>
      <w:r w:rsidR="000B7420">
        <w:rPr>
          <w:lang w:val="en-GB"/>
        </w:rPr>
        <w:t xml:space="preserve"> </w:t>
      </w:r>
      <w:r w:rsidR="00A501A0">
        <w:rPr>
          <w:lang w:val="en-GB"/>
        </w:rPr>
        <w:t xml:space="preserve">compared to trials where </w:t>
      </w:r>
      <w:r w:rsidR="002C2F4C">
        <w:rPr>
          <w:lang w:val="en-GB"/>
        </w:rPr>
        <w:t xml:space="preserve">all women with </w:t>
      </w:r>
      <w:r w:rsidR="00A501A0">
        <w:rPr>
          <w:lang w:val="en-GB"/>
        </w:rPr>
        <w:t xml:space="preserve">patent infection at enrolment </w:t>
      </w:r>
      <w:r w:rsidR="002C2F4C">
        <w:rPr>
          <w:lang w:val="en-GB"/>
        </w:rPr>
        <w:t xml:space="preserve">are excluded from enrolment, </w:t>
      </w:r>
      <w:r w:rsidR="00A501A0">
        <w:rPr>
          <w:lang w:val="en-GB"/>
        </w:rPr>
        <w:t xml:space="preserve">like in the current trial by </w:t>
      </w:r>
      <w:proofErr w:type="spellStart"/>
      <w:r w:rsidR="00A501A0">
        <w:rPr>
          <w:lang w:val="en-GB"/>
        </w:rPr>
        <w:t>Mlugu</w:t>
      </w:r>
      <w:proofErr w:type="spellEnd"/>
      <w:r w:rsidR="00A501A0">
        <w:rPr>
          <w:lang w:val="en-GB"/>
        </w:rPr>
        <w:t xml:space="preserve"> and colleagues. </w:t>
      </w:r>
      <w:r w:rsidR="003832DB">
        <w:rPr>
          <w:lang w:val="en-GB"/>
        </w:rPr>
        <w:t>This would be particular</w:t>
      </w:r>
      <w:r w:rsidR="004071B3">
        <w:rPr>
          <w:lang w:val="en-GB"/>
        </w:rPr>
        <w:t xml:space="preserve">ly true </w:t>
      </w:r>
      <w:r w:rsidR="00E370E7">
        <w:rPr>
          <w:lang w:val="en-GB"/>
        </w:rPr>
        <w:t>if</w:t>
      </w:r>
      <w:r w:rsidR="000B7420">
        <w:rPr>
          <w:lang w:val="en-GB"/>
        </w:rPr>
        <w:t xml:space="preserve"> </w:t>
      </w:r>
      <w:r w:rsidR="004071B3">
        <w:rPr>
          <w:lang w:val="en-GB"/>
        </w:rPr>
        <w:t xml:space="preserve">catch-up growth </w:t>
      </w:r>
      <w:r w:rsidR="0029357E">
        <w:rPr>
          <w:lang w:val="en-GB"/>
        </w:rPr>
        <w:t xml:space="preserve">is </w:t>
      </w:r>
      <w:r w:rsidR="00CF6807">
        <w:rPr>
          <w:lang w:val="en-GB"/>
        </w:rPr>
        <w:t>absent</w:t>
      </w:r>
      <w:r w:rsidR="0029357E">
        <w:rPr>
          <w:lang w:val="en-GB"/>
        </w:rPr>
        <w:t xml:space="preserve"> or only partially achieve</w:t>
      </w:r>
      <w:r w:rsidR="0034051E">
        <w:rPr>
          <w:lang w:val="en-GB"/>
        </w:rPr>
        <w:t>d</w:t>
      </w:r>
      <w:r w:rsidR="00D34BF0">
        <w:rPr>
          <w:lang w:val="en-GB"/>
        </w:rPr>
        <w:fldChar w:fldCharType="begin">
          <w:fldData xml:space="preserve">PEVuZE5vdGU+PENpdGU+PEF1dGhvcj5CcmlhbmQ8L0F1dGhvcj48WWVhcj4yMDE2PC9ZZWFyPjxS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</w:fldData>
        </w:fldChar>
      </w:r>
      <w:r w:rsidR="00994B36">
        <w:rPr>
          <w:lang w:val="en-GB"/>
        </w:rPr>
        <w:instrText xml:space="preserve"> ADDIN EN.CITE </w:instrText>
      </w:r>
      <w:r w:rsidR="00994B36">
        <w:rPr>
          <w:lang w:val="en-GB"/>
        </w:rPr>
        <w:fldChar w:fldCharType="begin">
          <w:fldData xml:space="preserve">PEVuZE5vdGU+PENpdGU+PEF1dGhvcj5CcmlhbmQ8L0F1dGhvcj48WWVhcj4yMDE2PC9ZZWFyPjxS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</w:fldData>
        </w:fldChar>
      </w:r>
      <w:r w:rsidR="00994B36">
        <w:rPr>
          <w:lang w:val="en-GB"/>
        </w:rPr>
        <w:instrText xml:space="preserve"> ADDIN EN.CITE.DATA </w:instrText>
      </w:r>
      <w:r w:rsidR="00994B36">
        <w:rPr>
          <w:lang w:val="en-GB"/>
        </w:rPr>
      </w:r>
      <w:r w:rsidR="00994B36">
        <w:rPr>
          <w:lang w:val="en-GB"/>
        </w:rPr>
        <w:fldChar w:fldCharType="end"/>
      </w:r>
      <w:r w:rsidR="00D34BF0">
        <w:rPr>
          <w:lang w:val="en-GB"/>
        </w:rPr>
        <w:fldChar w:fldCharType="separate"/>
      </w:r>
      <w:r w:rsidR="00994B36" w:rsidRPr="00994B36">
        <w:rPr>
          <w:noProof/>
          <w:vertAlign w:val="superscript"/>
          <w:lang w:val="en-GB"/>
        </w:rPr>
        <w:t>10</w:t>
      </w:r>
      <w:r w:rsidR="00D34BF0">
        <w:rPr>
          <w:lang w:val="en-GB"/>
        </w:rPr>
        <w:fldChar w:fldCharType="end"/>
      </w:r>
      <w:r w:rsidR="002669BE">
        <w:rPr>
          <w:lang w:val="en-GB"/>
        </w:rPr>
        <w:t xml:space="preserve"> despite the</w:t>
      </w:r>
      <w:r w:rsidR="004071B3">
        <w:rPr>
          <w:lang w:val="en-GB"/>
        </w:rPr>
        <w:t xml:space="preserve"> </w:t>
      </w:r>
      <w:r w:rsidR="005730D8">
        <w:rPr>
          <w:lang w:val="en-GB"/>
        </w:rPr>
        <w:t xml:space="preserve">intervention </w:t>
      </w:r>
      <w:r w:rsidR="00F9603E">
        <w:rPr>
          <w:lang w:val="en-GB"/>
        </w:rPr>
        <w:t xml:space="preserve">being </w:t>
      </w:r>
      <w:r w:rsidR="000B7420">
        <w:rPr>
          <w:lang w:val="en-GB"/>
        </w:rPr>
        <w:t>very effective</w:t>
      </w:r>
      <w:r w:rsidR="00E370E7">
        <w:rPr>
          <w:lang w:val="en-GB"/>
        </w:rPr>
        <w:t xml:space="preserve"> </w:t>
      </w:r>
      <w:r w:rsidR="001A5653">
        <w:rPr>
          <w:lang w:val="en-GB"/>
        </w:rPr>
        <w:t xml:space="preserve">at clearing existing infections </w:t>
      </w:r>
      <w:r w:rsidR="00E370E7">
        <w:rPr>
          <w:lang w:val="en-GB"/>
        </w:rPr>
        <w:t xml:space="preserve">and preventing </w:t>
      </w:r>
      <w:r w:rsidR="007B2759">
        <w:rPr>
          <w:lang w:val="en-GB"/>
        </w:rPr>
        <w:t>reinfections</w:t>
      </w:r>
      <w:r w:rsidR="00FA6348">
        <w:rPr>
          <w:lang w:val="en-GB"/>
        </w:rPr>
        <w:t xml:space="preserve">. </w:t>
      </w:r>
      <w:r w:rsidR="00CC6D62">
        <w:rPr>
          <w:lang w:val="en-GB"/>
        </w:rPr>
        <w:t xml:space="preserve">However, </w:t>
      </w:r>
      <w:r w:rsidR="00906982">
        <w:rPr>
          <w:lang w:val="en-GB"/>
        </w:rPr>
        <w:t xml:space="preserve">it is unlikely to fully explain these </w:t>
      </w:r>
      <w:r w:rsidR="00AB561E">
        <w:rPr>
          <w:lang w:val="en-GB"/>
        </w:rPr>
        <w:t xml:space="preserve">large </w:t>
      </w:r>
      <w:r w:rsidR="00906982">
        <w:rPr>
          <w:lang w:val="en-GB"/>
        </w:rPr>
        <w:t xml:space="preserve">observed differences as </w:t>
      </w:r>
      <w:r w:rsidR="008A4C6E">
        <w:rPr>
          <w:lang w:val="en-GB"/>
        </w:rPr>
        <w:t>previous trials</w:t>
      </w:r>
      <w:r w:rsidR="003A5D66">
        <w:rPr>
          <w:lang w:val="en-GB"/>
        </w:rPr>
        <w:t xml:space="preserve"> of ITNs or malaria chemoprophylaxis typically show the greate</w:t>
      </w:r>
      <w:r w:rsidR="003F3D58">
        <w:rPr>
          <w:lang w:val="en-GB"/>
        </w:rPr>
        <w:t>st</w:t>
      </w:r>
      <w:r w:rsidR="003A5D66">
        <w:rPr>
          <w:lang w:val="en-GB"/>
        </w:rPr>
        <w:t xml:space="preserve"> benefits</w:t>
      </w:r>
      <w:r w:rsidR="003F3D58">
        <w:rPr>
          <w:lang w:val="en-GB"/>
        </w:rPr>
        <w:t xml:space="preserve"> from malaria prevention</w:t>
      </w:r>
      <w:r w:rsidR="003A5D66">
        <w:rPr>
          <w:lang w:val="en-GB"/>
        </w:rPr>
        <w:t xml:space="preserve"> </w:t>
      </w:r>
      <w:r w:rsidR="00694A04">
        <w:rPr>
          <w:lang w:val="en-GB"/>
        </w:rPr>
        <w:t xml:space="preserve">are achieved </w:t>
      </w:r>
      <w:r w:rsidR="003A5D66">
        <w:rPr>
          <w:lang w:val="en-GB"/>
        </w:rPr>
        <w:t xml:space="preserve">in </w:t>
      </w:r>
      <w:r w:rsidR="00336C11">
        <w:rPr>
          <w:lang w:val="en-GB"/>
        </w:rPr>
        <w:t xml:space="preserve">the </w:t>
      </w:r>
      <w:r w:rsidR="003F3D58">
        <w:rPr>
          <w:lang w:val="en-GB"/>
        </w:rPr>
        <w:t>sub-</w:t>
      </w:r>
      <w:r w:rsidR="003A5D66">
        <w:rPr>
          <w:lang w:val="en-GB"/>
        </w:rPr>
        <w:t>groups</w:t>
      </w:r>
      <w:r w:rsidR="00073D4B">
        <w:rPr>
          <w:lang w:val="en-GB"/>
        </w:rPr>
        <w:t xml:space="preserve"> </w:t>
      </w:r>
      <w:r w:rsidR="00336C11">
        <w:rPr>
          <w:lang w:val="en-GB"/>
        </w:rPr>
        <w:t xml:space="preserve">at </w:t>
      </w:r>
      <w:r w:rsidR="003E642B">
        <w:rPr>
          <w:lang w:val="en-GB"/>
        </w:rPr>
        <w:t xml:space="preserve">highest risk of </w:t>
      </w:r>
      <w:r w:rsidR="00336C11">
        <w:rPr>
          <w:lang w:val="en-GB"/>
        </w:rPr>
        <w:t xml:space="preserve">malaria, </w:t>
      </w:r>
      <w:r w:rsidR="00073D4B">
        <w:rPr>
          <w:lang w:val="en-GB"/>
        </w:rPr>
        <w:t>such as primigravidae and adolescents</w:t>
      </w:r>
      <w:r w:rsidR="003A5D66">
        <w:rPr>
          <w:lang w:val="en-GB"/>
        </w:rPr>
        <w:t>.</w:t>
      </w:r>
      <w:r w:rsidR="007961DF">
        <w:rPr>
          <w:lang w:val="en-GB"/>
        </w:rPr>
        <w:t xml:space="preserve"> </w:t>
      </w:r>
    </w:p>
    <w:p w14:paraId="3B3E81D8" w14:textId="09A34799" w:rsidR="000B44EB" w:rsidRDefault="00627D7F" w:rsidP="00F51FAD">
      <w:pPr>
        <w:rPr>
          <w:lang w:val="en-GB"/>
        </w:rPr>
      </w:pPr>
      <w:r>
        <w:rPr>
          <w:lang w:val="en-GB"/>
        </w:rPr>
        <w:t>Although the difference</w:t>
      </w:r>
      <w:r w:rsidR="001B236B">
        <w:rPr>
          <w:lang w:val="en-GB"/>
        </w:rPr>
        <w:t>s</w:t>
      </w:r>
      <w:r>
        <w:rPr>
          <w:lang w:val="en-GB"/>
        </w:rPr>
        <w:t xml:space="preserve"> in results with </w:t>
      </w:r>
      <w:r w:rsidR="00EF48C1">
        <w:rPr>
          <w:lang w:val="en-GB"/>
        </w:rPr>
        <w:t xml:space="preserve">the </w:t>
      </w:r>
      <w:r>
        <w:rPr>
          <w:lang w:val="en-GB"/>
        </w:rPr>
        <w:t>previous trials a</w:t>
      </w:r>
      <w:r w:rsidR="000403A0">
        <w:rPr>
          <w:lang w:val="en-GB"/>
        </w:rPr>
        <w:t>re not easily explained, t</w:t>
      </w:r>
      <w:r w:rsidR="00F51FAD">
        <w:rPr>
          <w:lang w:val="en-GB"/>
        </w:rPr>
        <w:t xml:space="preserve">his </w:t>
      </w:r>
      <w:r w:rsidR="00FE5F99">
        <w:rPr>
          <w:lang w:val="en-GB"/>
        </w:rPr>
        <w:t xml:space="preserve">trial by </w:t>
      </w:r>
      <w:proofErr w:type="spellStart"/>
      <w:r w:rsidR="00FE5F99">
        <w:rPr>
          <w:lang w:val="en-GB"/>
        </w:rPr>
        <w:t>Mluge</w:t>
      </w:r>
      <w:proofErr w:type="spellEnd"/>
      <w:r w:rsidR="00FE5F99">
        <w:rPr>
          <w:lang w:val="en-GB"/>
        </w:rPr>
        <w:t xml:space="preserve"> and colleagues </w:t>
      </w:r>
      <w:r w:rsidR="00F51FAD">
        <w:rPr>
          <w:lang w:val="en-GB"/>
        </w:rPr>
        <w:t>provides an important contribution to the limited arsenal of available studies</w:t>
      </w:r>
      <w:r w:rsidR="00E54938">
        <w:rPr>
          <w:lang w:val="en-GB"/>
        </w:rPr>
        <w:t xml:space="preserve"> that assess the impact of DHA-</w:t>
      </w:r>
      <w:proofErr w:type="spellStart"/>
      <w:r w:rsidR="00E54938">
        <w:rPr>
          <w:lang w:val="en-GB"/>
        </w:rPr>
        <w:t>PiP</w:t>
      </w:r>
      <w:proofErr w:type="spellEnd"/>
      <w:r w:rsidR="00E54938">
        <w:rPr>
          <w:lang w:val="en-GB"/>
        </w:rPr>
        <w:t xml:space="preserve"> as </w:t>
      </w:r>
      <w:r w:rsidR="002F3985">
        <w:rPr>
          <w:lang w:val="en-GB"/>
        </w:rPr>
        <w:t xml:space="preserve">an </w:t>
      </w:r>
      <w:r w:rsidR="00EE62FF">
        <w:rPr>
          <w:lang w:val="en-GB"/>
        </w:rPr>
        <w:t>alternative</w:t>
      </w:r>
      <w:r w:rsidR="00E54938">
        <w:rPr>
          <w:lang w:val="en-GB"/>
        </w:rPr>
        <w:t xml:space="preserve"> to SP.</w:t>
      </w:r>
      <w:r w:rsidR="00AA61BD">
        <w:rPr>
          <w:lang w:val="en-GB"/>
        </w:rPr>
        <w:t xml:space="preserve"> </w:t>
      </w:r>
      <w:r w:rsidR="00DB554D">
        <w:rPr>
          <w:lang w:val="en-GB"/>
        </w:rPr>
        <w:t xml:space="preserve">It confirms that </w:t>
      </w:r>
      <w:r w:rsidR="00816C41">
        <w:rPr>
          <w:lang w:val="en-GB"/>
        </w:rPr>
        <w:t>DP</w:t>
      </w:r>
      <w:r w:rsidR="00C331CD">
        <w:rPr>
          <w:lang w:val="en-GB"/>
        </w:rPr>
        <w:t xml:space="preserve"> is </w:t>
      </w:r>
      <w:r w:rsidR="00DB554D">
        <w:rPr>
          <w:lang w:val="en-GB"/>
        </w:rPr>
        <w:t xml:space="preserve">well tolerated as IPTp and is </w:t>
      </w:r>
      <w:r w:rsidR="00C331CD">
        <w:rPr>
          <w:lang w:val="en-GB"/>
        </w:rPr>
        <w:t>the better antimalarial</w:t>
      </w:r>
      <w:r w:rsidR="00A302B7">
        <w:rPr>
          <w:lang w:val="en-GB"/>
        </w:rPr>
        <w:t>. However</w:t>
      </w:r>
      <w:r w:rsidR="002F3985">
        <w:rPr>
          <w:lang w:val="en-GB"/>
        </w:rPr>
        <w:t>,</w:t>
      </w:r>
      <w:r w:rsidR="00B56B8D">
        <w:rPr>
          <w:lang w:val="en-GB"/>
        </w:rPr>
        <w:t xml:space="preserve"> </w:t>
      </w:r>
      <w:r w:rsidR="00802C2E">
        <w:rPr>
          <w:lang w:val="en-GB"/>
        </w:rPr>
        <w:t xml:space="preserve">the jury is still out </w:t>
      </w:r>
      <w:r w:rsidR="00B56B8D">
        <w:rPr>
          <w:lang w:val="en-GB"/>
        </w:rPr>
        <w:t xml:space="preserve">whether </w:t>
      </w:r>
      <w:r w:rsidR="00E450D6">
        <w:rPr>
          <w:lang w:val="en-GB"/>
        </w:rPr>
        <w:t xml:space="preserve">IPTp with </w:t>
      </w:r>
      <w:r w:rsidR="00816C41">
        <w:rPr>
          <w:lang w:val="en-GB"/>
        </w:rPr>
        <w:t>DP</w:t>
      </w:r>
      <w:r w:rsidR="000E4601">
        <w:rPr>
          <w:lang w:val="en-GB"/>
        </w:rPr>
        <w:t xml:space="preserve"> results in better birth outcomes </w:t>
      </w:r>
      <w:r w:rsidR="0066181C">
        <w:rPr>
          <w:lang w:val="en-GB"/>
        </w:rPr>
        <w:t xml:space="preserve">than </w:t>
      </w:r>
      <w:r w:rsidR="00C331CD">
        <w:rPr>
          <w:lang w:val="en-GB"/>
        </w:rPr>
        <w:t>SP</w:t>
      </w:r>
      <w:r w:rsidR="00802C2E">
        <w:rPr>
          <w:lang w:val="en-GB"/>
        </w:rPr>
        <w:t xml:space="preserve">. </w:t>
      </w:r>
      <w:r w:rsidR="000D74EB">
        <w:t>A</w:t>
      </w:r>
      <w:r w:rsidR="000D74EB" w:rsidRPr="008D223A">
        <w:t xml:space="preserve">ny switch </w:t>
      </w:r>
      <w:r w:rsidR="000D74EB">
        <w:t>away from IPTP with SP, which can be given monthly as</w:t>
      </w:r>
      <w:r w:rsidR="000D74EB" w:rsidRPr="008D223A">
        <w:t xml:space="preserve"> </w:t>
      </w:r>
      <w:r w:rsidR="000D74EB">
        <w:t>a single-</w:t>
      </w:r>
      <w:r w:rsidR="000D74EB" w:rsidRPr="008D223A">
        <w:t xml:space="preserve">day </w:t>
      </w:r>
      <w:r w:rsidR="000D74EB">
        <w:t xml:space="preserve">dose of 3 tablets as directly observed therapy in the antenatal clinic, </w:t>
      </w:r>
      <w:r w:rsidR="000D74EB" w:rsidRPr="008D223A">
        <w:t xml:space="preserve">to more complex 3-day </w:t>
      </w:r>
      <w:r w:rsidR="000D74EB">
        <w:t xml:space="preserve">IPTp </w:t>
      </w:r>
      <w:r w:rsidR="000D74EB" w:rsidRPr="008D223A">
        <w:t>regimen</w:t>
      </w:r>
      <w:r w:rsidR="000D74EB">
        <w:t>s</w:t>
      </w:r>
      <w:r w:rsidR="000D74EB" w:rsidRPr="008D223A">
        <w:t xml:space="preserve"> with </w:t>
      </w:r>
      <w:r w:rsidR="00816C41">
        <w:t>DP</w:t>
      </w:r>
      <w:r w:rsidR="000D74EB" w:rsidRPr="008D223A">
        <w:t xml:space="preserve"> needs to be well justified</w:t>
      </w:r>
      <w:r w:rsidR="000D74EB">
        <w:t xml:space="preserve">. </w:t>
      </w:r>
      <w:r w:rsidR="005727B4">
        <w:rPr>
          <w:lang w:val="en-GB"/>
        </w:rPr>
        <w:t>Hopefully, we should</w:t>
      </w:r>
      <w:r w:rsidR="0093162B">
        <w:rPr>
          <w:lang w:val="en-GB"/>
        </w:rPr>
        <w:t xml:space="preserve"> have </w:t>
      </w:r>
      <w:r w:rsidR="00EF48C1">
        <w:rPr>
          <w:lang w:val="en-GB"/>
        </w:rPr>
        <w:t>more insight</w:t>
      </w:r>
      <w:r w:rsidR="0093162B">
        <w:rPr>
          <w:lang w:val="en-GB"/>
        </w:rPr>
        <w:t xml:space="preserve"> within the coming year as a further two trials were recently completed</w:t>
      </w:r>
      <w:r w:rsidR="0054296A">
        <w:rPr>
          <w:lang w:val="en-GB"/>
        </w:rPr>
        <w:t xml:space="preserve"> </w:t>
      </w:r>
      <w:r w:rsidR="00041929">
        <w:rPr>
          <w:lang w:val="en-GB"/>
        </w:rPr>
        <w:t xml:space="preserve">in East and </w:t>
      </w:r>
      <w:r w:rsidR="001B272F">
        <w:rPr>
          <w:lang w:val="en-GB"/>
        </w:rPr>
        <w:t>S</w:t>
      </w:r>
      <w:r w:rsidR="00041929">
        <w:rPr>
          <w:lang w:val="en-GB"/>
        </w:rPr>
        <w:t>outhern Africa</w:t>
      </w:r>
      <w:r w:rsidR="00F871CE">
        <w:rPr>
          <w:lang w:val="en-GB"/>
        </w:rPr>
        <w:t xml:space="preserve"> (including </w:t>
      </w:r>
      <w:r w:rsidR="00A302B7">
        <w:rPr>
          <w:lang w:val="en-GB"/>
        </w:rPr>
        <w:t xml:space="preserve">in </w:t>
      </w:r>
      <w:r w:rsidR="00F871CE" w:rsidRPr="008D223A">
        <w:t xml:space="preserve">sites </w:t>
      </w:r>
      <w:r w:rsidR="008614FB" w:rsidRPr="008D223A">
        <w:t>with a high prevalence of the highly SP resistan</w:t>
      </w:r>
      <w:r w:rsidR="00545F94">
        <w:t>t</w:t>
      </w:r>
      <w:r w:rsidR="008614FB" w:rsidRPr="008D223A">
        <w:t xml:space="preserve"> sextuple mutant parasite</w:t>
      </w:r>
      <w:r w:rsidR="00112814">
        <w:t>s</w:t>
      </w:r>
      <w:r w:rsidR="007D586B" w:rsidRPr="008D223A">
        <w:t xml:space="preserve"> in northern Tanzania)</w:t>
      </w:r>
      <w:r w:rsidR="005510C7" w:rsidRPr="008D223A">
        <w:t xml:space="preserve"> </w:t>
      </w:r>
      <w:r w:rsidR="00E03827" w:rsidRPr="008D223A">
        <w:t xml:space="preserve">(NCT03009526, </w:t>
      </w:r>
      <w:r w:rsidR="005510C7" w:rsidRPr="008D223A">
        <w:t>NCT03208179)</w:t>
      </w:r>
      <w:r w:rsidR="005727B4">
        <w:t>. A</w:t>
      </w:r>
      <w:r w:rsidR="004E7A7D">
        <w:t xml:space="preserve"> </w:t>
      </w:r>
      <w:r w:rsidR="0054296A" w:rsidRPr="008D223A">
        <w:t xml:space="preserve">further two trials </w:t>
      </w:r>
      <w:r w:rsidR="007D586B" w:rsidRPr="008D223A">
        <w:t xml:space="preserve">in Nigeria </w:t>
      </w:r>
      <w:r w:rsidR="0054296A" w:rsidRPr="008D223A">
        <w:t xml:space="preserve">may reach completion in </w:t>
      </w:r>
      <w:r w:rsidR="00634492" w:rsidRPr="008D223A">
        <w:t>2022</w:t>
      </w:r>
      <w:r w:rsidR="00814E91" w:rsidRPr="008D223A">
        <w:t xml:space="preserve"> (</w:t>
      </w:r>
      <w:r w:rsidR="00814E91" w:rsidRPr="008D223A">
        <w:rPr>
          <w:lang w:val="en-GB"/>
        </w:rPr>
        <w:t>PACTR202002644579177</w:t>
      </w:r>
      <w:r w:rsidR="00814E91" w:rsidRPr="008D223A">
        <w:t xml:space="preserve">, </w:t>
      </w:r>
      <w:r w:rsidR="00965C66" w:rsidRPr="008D223A">
        <w:rPr>
          <w:lang w:val="en-GB"/>
        </w:rPr>
        <w:t>PACTR201808204807776</w:t>
      </w:r>
      <w:r w:rsidR="00F4600F" w:rsidRPr="008D223A">
        <w:t>)</w:t>
      </w:r>
      <w:r w:rsidR="00634492" w:rsidRPr="008D223A">
        <w:t xml:space="preserve">. An IPD meta-analysis </w:t>
      </w:r>
      <w:r w:rsidR="006C0537">
        <w:t xml:space="preserve">of these trials </w:t>
      </w:r>
      <w:r w:rsidR="00634492" w:rsidRPr="008D223A">
        <w:t>is planned</w:t>
      </w:r>
      <w:r w:rsidR="002863A6">
        <w:t xml:space="preserve"> (</w:t>
      </w:r>
      <w:r w:rsidR="002863A6" w:rsidRPr="002863A6">
        <w:t>PROSPERO 2020 CRD42020196127</w:t>
      </w:r>
      <w:r w:rsidR="002863A6">
        <w:t>)</w:t>
      </w:r>
      <w:r w:rsidR="00634492" w:rsidRPr="008D223A">
        <w:t>.</w:t>
      </w:r>
      <w:r w:rsidR="003C672A" w:rsidRPr="008D223A">
        <w:t xml:space="preserve"> If the combined evidence suggests that SP </w:t>
      </w:r>
      <w:r w:rsidR="00BE7AF4" w:rsidRPr="008D223A">
        <w:t>has a potent non-malarial effect o</w:t>
      </w:r>
      <w:r w:rsidR="003B2A0E">
        <w:t>n</w:t>
      </w:r>
      <w:r w:rsidR="00BE7AF4" w:rsidRPr="008D223A">
        <w:t xml:space="preserve"> fetal growth,</w:t>
      </w:r>
      <w:r w:rsidR="00946FDF">
        <w:fldChar w:fldCharType="begin">
          <w:fldData xml:space="preserve">PEVuZE5vdGU+PENpdGU+PEF1dGhvcj5Sb2g8L0F1dGhvcj48WWVhcj4yMDIwPC9ZZWFyPjxSZWNO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</w:fldData>
        </w:fldChar>
      </w:r>
      <w:r w:rsidR="00994B36">
        <w:instrText xml:space="preserve"> ADDIN EN.CITE </w:instrText>
      </w:r>
      <w:r w:rsidR="00994B36">
        <w:fldChar w:fldCharType="begin">
          <w:fldData xml:space="preserve">PEVuZE5vdGU+PENpdGU+PEF1dGhvcj5Sb2g8L0F1dGhvcj48WWVhcj4yMDIwPC9ZZWFyPjxSZWNO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</w:fldData>
        </w:fldChar>
      </w:r>
      <w:r w:rsidR="00994B36">
        <w:instrText xml:space="preserve"> ADDIN EN.CITE.DATA </w:instrText>
      </w:r>
      <w:r w:rsidR="00994B36">
        <w:fldChar w:fldCharType="end"/>
      </w:r>
      <w:r w:rsidR="00946FDF">
        <w:fldChar w:fldCharType="separate"/>
      </w:r>
      <w:r w:rsidR="00994B36" w:rsidRPr="00994B36">
        <w:rPr>
          <w:noProof/>
          <w:vertAlign w:val="superscript"/>
        </w:rPr>
        <w:t>8</w:t>
      </w:r>
      <w:r w:rsidR="00946FDF">
        <w:fldChar w:fldCharType="end"/>
      </w:r>
      <w:r w:rsidR="00BE7AF4" w:rsidRPr="008D223A">
        <w:t xml:space="preserve"> then perhaps </w:t>
      </w:r>
      <w:r w:rsidR="002F3985">
        <w:t xml:space="preserve">further IPTp </w:t>
      </w:r>
      <w:r w:rsidR="00CE0004" w:rsidRPr="008D223A">
        <w:t xml:space="preserve">studies </w:t>
      </w:r>
      <w:r w:rsidR="00E62E3C" w:rsidRPr="008D223A">
        <w:t xml:space="preserve">of the combination of </w:t>
      </w:r>
      <w:r w:rsidR="00816C41">
        <w:t>DP</w:t>
      </w:r>
      <w:r w:rsidR="002F3985">
        <w:t xml:space="preserve"> and </w:t>
      </w:r>
      <w:r w:rsidR="00E62E3C" w:rsidRPr="008D223A">
        <w:t xml:space="preserve">SP </w:t>
      </w:r>
      <w:r w:rsidR="002F3985">
        <w:t>are</w:t>
      </w:r>
      <w:r w:rsidR="00E62E3C" w:rsidRPr="008D223A">
        <w:t xml:space="preserve"> </w:t>
      </w:r>
      <w:r w:rsidR="00AA0B1C" w:rsidRPr="008D223A">
        <w:t>worth</w:t>
      </w:r>
      <w:r w:rsidR="00E62E3C" w:rsidRPr="008D223A">
        <w:t xml:space="preserve"> </w:t>
      </w:r>
      <w:r w:rsidR="00AA0B1C" w:rsidRPr="008D223A">
        <w:t>considering</w:t>
      </w:r>
      <w:r w:rsidR="003B2A0E">
        <w:t xml:space="preserve">. </w:t>
      </w:r>
      <w:r w:rsidR="002978F7" w:rsidRPr="008D223A">
        <w:t>Preliminary</w:t>
      </w:r>
      <w:r w:rsidR="005B35C5" w:rsidRPr="008D223A">
        <w:t xml:space="preserve"> research </w:t>
      </w:r>
      <w:r w:rsidR="00AB17C5" w:rsidRPr="008D223A">
        <w:t xml:space="preserve">to answer this question </w:t>
      </w:r>
      <w:r w:rsidR="005B35C5" w:rsidRPr="008D223A">
        <w:t>is ongoing</w:t>
      </w:r>
      <w:r w:rsidR="008D223A" w:rsidRPr="008D223A">
        <w:t xml:space="preserve"> (NCT04336189)</w:t>
      </w:r>
      <w:r w:rsidR="0034356C" w:rsidRPr="008D223A">
        <w:t xml:space="preserve">. </w:t>
      </w:r>
      <w:r w:rsidR="00863E76">
        <w:t>T</w:t>
      </w:r>
      <w:r w:rsidR="006047A6" w:rsidRPr="008D223A">
        <w:t>he introduction by Ta</w:t>
      </w:r>
      <w:r w:rsidR="00BB7149" w:rsidRPr="008D223A">
        <w:t xml:space="preserve">nzania of </w:t>
      </w:r>
      <w:r w:rsidR="006047A6" w:rsidRPr="008D223A">
        <w:t xml:space="preserve">the </w:t>
      </w:r>
      <w:r w:rsidR="00A22B68" w:rsidRPr="008D223A">
        <w:t xml:space="preserve">current </w:t>
      </w:r>
      <w:r w:rsidR="006047A6" w:rsidRPr="008D223A">
        <w:t>hybrid strategy</w:t>
      </w:r>
      <w:r w:rsidR="00BB7149" w:rsidRPr="008D223A">
        <w:t xml:space="preserve"> that combine</w:t>
      </w:r>
      <w:r w:rsidR="00A22B68" w:rsidRPr="008D223A">
        <w:t>s</w:t>
      </w:r>
      <w:r w:rsidR="00BB7149" w:rsidRPr="008D223A">
        <w:t xml:space="preserve"> the clearance effects of ACTs at the first</w:t>
      </w:r>
      <w:r w:rsidR="00BB7149">
        <w:rPr>
          <w:lang w:val="en-GB"/>
        </w:rPr>
        <w:t xml:space="preserve"> ANC visit in the </w:t>
      </w:r>
      <w:r w:rsidR="002F3985">
        <w:rPr>
          <w:lang w:val="en-GB"/>
        </w:rPr>
        <w:t>second</w:t>
      </w:r>
      <w:r w:rsidR="00BB7149">
        <w:rPr>
          <w:lang w:val="en-GB"/>
        </w:rPr>
        <w:t xml:space="preserve"> and third trimester with </w:t>
      </w:r>
      <w:r w:rsidR="00863E76">
        <w:rPr>
          <w:lang w:val="en-GB"/>
        </w:rPr>
        <w:t xml:space="preserve">subsequent </w:t>
      </w:r>
      <w:r w:rsidR="00BB7149">
        <w:rPr>
          <w:lang w:val="en-GB"/>
        </w:rPr>
        <w:t>IPT</w:t>
      </w:r>
      <w:r w:rsidR="002F3985">
        <w:rPr>
          <w:lang w:val="en-GB"/>
        </w:rPr>
        <w:t>p</w:t>
      </w:r>
      <w:r w:rsidR="00BB7149">
        <w:rPr>
          <w:lang w:val="en-GB"/>
        </w:rPr>
        <w:t>-SP seems like a sensible approach</w:t>
      </w:r>
      <w:r w:rsidR="00FF1B56">
        <w:rPr>
          <w:lang w:val="en-GB"/>
        </w:rPr>
        <w:t xml:space="preserve"> </w:t>
      </w:r>
      <w:r w:rsidR="002F3985">
        <w:rPr>
          <w:lang w:val="en-GB"/>
        </w:rPr>
        <w:t>during</w:t>
      </w:r>
      <w:r w:rsidR="00FF1B56">
        <w:rPr>
          <w:lang w:val="en-GB"/>
        </w:rPr>
        <w:t xml:space="preserve"> the interim period</w:t>
      </w:r>
      <w:r w:rsidR="00BB7149">
        <w:rPr>
          <w:lang w:val="en-GB"/>
        </w:rPr>
        <w:t>.</w:t>
      </w:r>
    </w:p>
    <w:p w14:paraId="76D30990" w14:textId="77777777" w:rsidR="003F29E2" w:rsidRPr="0035432D" w:rsidRDefault="00627D7F" w:rsidP="0035432D">
      <w:pPr>
        <w:rPr>
          <w:b/>
          <w:bCs/>
          <w:lang w:val="en-GB"/>
        </w:rPr>
      </w:pPr>
      <w:r w:rsidRPr="0035432D">
        <w:rPr>
          <w:b/>
          <w:bCs/>
          <w:lang w:val="en-GB"/>
        </w:rPr>
        <w:t>References</w:t>
      </w:r>
    </w:p>
    <w:p w14:paraId="662E0690" w14:textId="77777777" w:rsidR="00994B36" w:rsidRPr="00994B36" w:rsidRDefault="00627D7F" w:rsidP="00994B36">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994B36" w:rsidRPr="00994B36">
        <w:t>1.</w:t>
      </w:r>
      <w:r w:rsidR="00994B36" w:rsidRPr="00994B36">
        <w:tab/>
        <w:t>Walker PG, Floyd J, Ter Kuile F, Cairns M, 2017. Estimated impact on birth weight of scaling up intermittent preventive treatment of malaria in pregnancy given sulphadoxine-pyrimethamine resistance in Africa: A mathematical model. PLoS Med 14: e1002243.</w:t>
      </w:r>
    </w:p>
    <w:p w14:paraId="3399143B" w14:textId="77777777" w:rsidR="00994B36" w:rsidRPr="00994B36" w:rsidRDefault="00994B36" w:rsidP="00994B36">
      <w:pPr>
        <w:pStyle w:val="EndNoteBibliography"/>
        <w:spacing w:after="0"/>
        <w:ind w:left="720" w:hanging="720"/>
      </w:pPr>
      <w:r w:rsidRPr="00994B36">
        <w:t>2.</w:t>
      </w:r>
      <w:r w:rsidRPr="00994B36">
        <w:tab/>
        <w:t>Desai M, Gutman J, Taylor SM, Wiegand RE, Khairallah C, Kayentao K, Ouma P, Coulibaly SO, Kalilani L, Mace KE, Arinaitwe E, Mathanga DP, Doumbo O, Otieno K, Edgar D, Chaluluka E, Kamuliwo M, Ades V, Skarbinski J, Shi YP, Magnussen P, Meshnick S, Ter Kuile FO, 2016. Impact of Sulfadoxine-Pyrimethamine Resistance on Effectiveness of Intermittent Preventive Therapy for Malaria in Pregnancy at Clearing Infections and Preventing Low Birth Weight. Clin Infect Dis 62: 323-333.</w:t>
      </w:r>
    </w:p>
    <w:p w14:paraId="0F955A77" w14:textId="77777777" w:rsidR="00994B36" w:rsidRPr="00994B36" w:rsidRDefault="00994B36" w:rsidP="00994B36">
      <w:pPr>
        <w:pStyle w:val="EndNoteBibliography"/>
        <w:spacing w:after="0"/>
        <w:ind w:left="720" w:hanging="720"/>
      </w:pPr>
      <w:r w:rsidRPr="00994B36">
        <w:t>3.</w:t>
      </w:r>
      <w:r w:rsidRPr="00994B36">
        <w:tab/>
        <w:t>Kitojo C, Gutman JR, Chacky F, Kigadye E, Mkude S, Mandike R, Mohamed A, Reaves EJ, Walker P, Ishengoma DS, 2019. Estimating malaria burden among pregnant women using data from antenatal care centres in Tanzania: a population-based study. Lancet Glob Health 7: e1695-e1705.</w:t>
      </w:r>
    </w:p>
    <w:p w14:paraId="0653C222" w14:textId="77777777" w:rsidR="00994B36" w:rsidRPr="00994B36" w:rsidRDefault="00994B36" w:rsidP="00994B36">
      <w:pPr>
        <w:pStyle w:val="EndNoteBibliography"/>
        <w:spacing w:after="0"/>
        <w:ind w:left="720" w:hanging="720"/>
      </w:pPr>
      <w:r w:rsidRPr="00994B36">
        <w:t>4.</w:t>
      </w:r>
      <w:r w:rsidRPr="00994B36">
        <w:tab/>
        <w:t>Walker PGT, Cairns M, Slater H, Gutman J, Kayentao K, Williams JE, Coulibaly SO, Khairallah C, Taylor S, Meshnick SR, Hill J, Mwapasa V, Kalilani-Phiri L, Bojang K, Kariuki S, Tagbor H, Griffin JT, Madanitsa M, Ghani ACH, Desai M, Ter Kuile FO, 2020. Modelling the incremental benefit of introducing malaria screening strategies to antenatal care in Africa. Nat Commun 11: 3799.</w:t>
      </w:r>
    </w:p>
    <w:p w14:paraId="6C2681B2" w14:textId="77777777" w:rsidR="00994B36" w:rsidRPr="00994B36" w:rsidRDefault="00994B36" w:rsidP="00994B36">
      <w:pPr>
        <w:pStyle w:val="EndNoteBibliography"/>
        <w:spacing w:after="0"/>
        <w:ind w:left="720" w:hanging="720"/>
      </w:pPr>
      <w:r w:rsidRPr="00994B36">
        <w:lastRenderedPageBreak/>
        <w:t>5.</w:t>
      </w:r>
      <w:r w:rsidRPr="00994B36">
        <w:tab/>
        <w:t>Desai M, Gutman J, L'Lanziva A, Otieno K, Juma E, Kariuki S, Ouma P, Were V, Laserson K, Katana A, Williamson J, Ter Kuile FO, 2015. Intermittent screening and treatment or intermittent preventive treatment with dihydroartemisinin-piperaquine versus intermittent preventive treatment with sulfadoxine-pyrimethamine for the control of malaria during pregnancy in western Kenya: an open-label, three-group, randomised controlled superiority trial. Lancet.</w:t>
      </w:r>
    </w:p>
    <w:p w14:paraId="176F9906" w14:textId="77777777" w:rsidR="00994B36" w:rsidRPr="00994B36" w:rsidRDefault="00994B36" w:rsidP="00994B36">
      <w:pPr>
        <w:pStyle w:val="EndNoteBibliography"/>
        <w:spacing w:after="0"/>
        <w:ind w:left="720" w:hanging="720"/>
      </w:pPr>
      <w:r w:rsidRPr="00994B36">
        <w:t>6.</w:t>
      </w:r>
      <w:r w:rsidRPr="00994B36">
        <w:tab/>
        <w:t>Kakuru A, Jagannathan P, Muhindo MK, Natureeba P, Awori P, Nakalembe M, Opira B, Olwoch P, Ategeka J, Nayebare P, Clark TD, Feeney ME, Charlebois ED, Rizzuto G, Muehlenbachs A, Havlir DV, Kamya MR, Dorsey G, 2016. Dihydroartemisinin-Piperaquine for the Prevention of Malaria in Pregnancy. N Engl J Med 374: 928-39.</w:t>
      </w:r>
    </w:p>
    <w:p w14:paraId="67817C97" w14:textId="77777777" w:rsidR="00994B36" w:rsidRPr="00994B36" w:rsidRDefault="00994B36" w:rsidP="00994B36">
      <w:pPr>
        <w:pStyle w:val="EndNoteBibliography"/>
        <w:spacing w:after="0"/>
        <w:ind w:left="720" w:hanging="720"/>
      </w:pPr>
      <w:r w:rsidRPr="00994B36">
        <w:t>7.</w:t>
      </w:r>
      <w:r w:rsidRPr="00994B36">
        <w:tab/>
        <w:t>Kajubi R, Ochieng T, Kakuru A, Jagannathan P, Nakalembe M, Ruel T, Opira B, Ochokoru H, Ategeka J, Nayebare P, Clark TD, Havlir DV, Kamya MR, Dorsey G, 2019. Monthly sulfadoxine-pyrimethamine versus dihydroartemisinin-piperaquine for intermittent preventive treatment of malaria in pregnancy: a double-blind, randomised, controlled, superiority trial. Lancet 393: 1428-1439.</w:t>
      </w:r>
    </w:p>
    <w:p w14:paraId="0B47F99D" w14:textId="77777777" w:rsidR="00994B36" w:rsidRPr="00994B36" w:rsidRDefault="00994B36" w:rsidP="00994B36">
      <w:pPr>
        <w:pStyle w:val="EndNoteBibliography"/>
        <w:spacing w:after="0"/>
        <w:ind w:left="720" w:hanging="720"/>
      </w:pPr>
      <w:r w:rsidRPr="00994B36">
        <w:t>8.</w:t>
      </w:r>
      <w:r w:rsidRPr="00994B36">
        <w:tab/>
        <w:t>Roh ME, Kuile FOT, Rerolle F, Glymour MM, Shiboski S, Gosling R, Gutman J, Kakuru A, Desai M, Kajubi R, L'Ianziva A, Kamya MR, Dorsey G, Chico RM, 2020. Overall, anti-malarial, and non-malarial effect of intermittent preventive treatment during pregnancy with sulfadoxine-pyrimethamine on birthweight: a mediation analysis. Lancet Glob Health 8: e942-e953.</w:t>
      </w:r>
    </w:p>
    <w:p w14:paraId="6E03AD95" w14:textId="77777777" w:rsidR="00994B36" w:rsidRPr="00994B36" w:rsidRDefault="00994B36" w:rsidP="00994B36">
      <w:pPr>
        <w:pStyle w:val="EndNoteBibliography"/>
        <w:spacing w:after="0"/>
        <w:ind w:left="720" w:hanging="720"/>
      </w:pPr>
      <w:r w:rsidRPr="00994B36">
        <w:t>9.</w:t>
      </w:r>
      <w:r w:rsidRPr="00994B36">
        <w:tab/>
        <w:t>Elphinstone RE, Weckman AM, McDonald CR, Tran V, Zhong K, Madanitsa M, Kalilani-Phiri L, Khairallah C, Taylor SM, Meshnick SR, Mwapasa V, Ter Kuile FO, Conroy AL, Kain KC, 2019. Early malaria infection, dysregulation of angiogenesis, metabolism and inflammation across pregnancy, and risk of preterm birth in Malawi: A cohort study. PLoS Med 16: e1002914.</w:t>
      </w:r>
    </w:p>
    <w:p w14:paraId="37B63B85" w14:textId="77777777" w:rsidR="00994B36" w:rsidRPr="00994B36" w:rsidRDefault="00994B36" w:rsidP="00994B36">
      <w:pPr>
        <w:pStyle w:val="EndNoteBibliography"/>
        <w:ind w:left="720" w:hanging="720"/>
      </w:pPr>
      <w:r w:rsidRPr="00994B36">
        <w:t>10.</w:t>
      </w:r>
      <w:r w:rsidRPr="00994B36">
        <w:tab/>
        <w:t>Briand V, Saal J, Ghafari C, Huynh BT, Fievet N, Schmiegelow C, Massougbodji A, Deloron P, Zeitlin J, Cot M, 2016. Fetal Growth Restriction Is Associated With Malaria in Pregnancy: A Prospective Longitudinal Study in Benin. J Infect Dis 214: 417-25.</w:t>
      </w:r>
    </w:p>
    <w:p w14:paraId="76D30A12" w14:textId="5D87A448" w:rsidR="002B585A" w:rsidRDefault="00627D7F" w:rsidP="005B5C59">
      <w:pPr>
        <w:rPr>
          <w:rFonts w:cs="DengXian"/>
          <w:szCs w:val="22"/>
        </w:rPr>
      </w:pPr>
      <w:r>
        <w:rPr>
          <w:lang w:val="en-GB"/>
        </w:rPr>
        <w:fldChar w:fldCharType="end"/>
      </w:r>
    </w:p>
    <w:sectPr w:rsidR="002B585A" w:rsidSect="005B5C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C285D"/>
    <w:multiLevelType w:val="hybridMultilevel"/>
    <w:tmpl w:val="52783B1E"/>
    <w:lvl w:ilvl="0" w:tplc="E0A4AA82">
      <w:start w:val="1"/>
      <w:numFmt w:val="bullet"/>
      <w:lvlText w:val=""/>
      <w:lvlJc w:val="left"/>
      <w:pPr>
        <w:ind w:left="720" w:hanging="360"/>
      </w:pPr>
      <w:rPr>
        <w:rFonts w:ascii="Symbol" w:hAnsi="Symbol" w:hint="default"/>
      </w:rPr>
    </w:lvl>
    <w:lvl w:ilvl="1" w:tplc="C138268A" w:tentative="1">
      <w:start w:val="1"/>
      <w:numFmt w:val="bullet"/>
      <w:lvlText w:val="o"/>
      <w:lvlJc w:val="left"/>
      <w:pPr>
        <w:ind w:left="1440" w:hanging="360"/>
      </w:pPr>
      <w:rPr>
        <w:rFonts w:ascii="Courier New" w:hAnsi="Courier New" w:cs="Courier New" w:hint="default"/>
      </w:rPr>
    </w:lvl>
    <w:lvl w:ilvl="2" w:tplc="E732F6F2" w:tentative="1">
      <w:start w:val="1"/>
      <w:numFmt w:val="bullet"/>
      <w:lvlText w:val=""/>
      <w:lvlJc w:val="left"/>
      <w:pPr>
        <w:ind w:left="2160" w:hanging="360"/>
      </w:pPr>
      <w:rPr>
        <w:rFonts w:ascii="Wingdings" w:hAnsi="Wingdings" w:hint="default"/>
      </w:rPr>
    </w:lvl>
    <w:lvl w:ilvl="3" w:tplc="5426C054" w:tentative="1">
      <w:start w:val="1"/>
      <w:numFmt w:val="bullet"/>
      <w:lvlText w:val=""/>
      <w:lvlJc w:val="left"/>
      <w:pPr>
        <w:ind w:left="2880" w:hanging="360"/>
      </w:pPr>
      <w:rPr>
        <w:rFonts w:ascii="Symbol" w:hAnsi="Symbol" w:hint="default"/>
      </w:rPr>
    </w:lvl>
    <w:lvl w:ilvl="4" w:tplc="F60CDDF0" w:tentative="1">
      <w:start w:val="1"/>
      <w:numFmt w:val="bullet"/>
      <w:lvlText w:val="o"/>
      <w:lvlJc w:val="left"/>
      <w:pPr>
        <w:ind w:left="3600" w:hanging="360"/>
      </w:pPr>
      <w:rPr>
        <w:rFonts w:ascii="Courier New" w:hAnsi="Courier New" w:cs="Courier New" w:hint="default"/>
      </w:rPr>
    </w:lvl>
    <w:lvl w:ilvl="5" w:tplc="F1AACCD8" w:tentative="1">
      <w:start w:val="1"/>
      <w:numFmt w:val="bullet"/>
      <w:lvlText w:val=""/>
      <w:lvlJc w:val="left"/>
      <w:pPr>
        <w:ind w:left="4320" w:hanging="360"/>
      </w:pPr>
      <w:rPr>
        <w:rFonts w:ascii="Wingdings" w:hAnsi="Wingdings" w:hint="default"/>
      </w:rPr>
    </w:lvl>
    <w:lvl w:ilvl="6" w:tplc="0D18BC9A" w:tentative="1">
      <w:start w:val="1"/>
      <w:numFmt w:val="bullet"/>
      <w:lvlText w:val=""/>
      <w:lvlJc w:val="left"/>
      <w:pPr>
        <w:ind w:left="5040" w:hanging="360"/>
      </w:pPr>
      <w:rPr>
        <w:rFonts w:ascii="Symbol" w:hAnsi="Symbol" w:hint="default"/>
      </w:rPr>
    </w:lvl>
    <w:lvl w:ilvl="7" w:tplc="F31867EE" w:tentative="1">
      <w:start w:val="1"/>
      <w:numFmt w:val="bullet"/>
      <w:lvlText w:val="o"/>
      <w:lvlJc w:val="left"/>
      <w:pPr>
        <w:ind w:left="5760" w:hanging="360"/>
      </w:pPr>
      <w:rPr>
        <w:rFonts w:ascii="Courier New" w:hAnsi="Courier New" w:cs="Courier New" w:hint="default"/>
      </w:rPr>
    </w:lvl>
    <w:lvl w:ilvl="8" w:tplc="7E4E16C6" w:tentative="1">
      <w:start w:val="1"/>
      <w:numFmt w:val="bullet"/>
      <w:lvlText w:val=""/>
      <w:lvlJc w:val="left"/>
      <w:pPr>
        <w:ind w:left="6480" w:hanging="360"/>
      </w:pPr>
      <w:rPr>
        <w:rFonts w:ascii="Wingdings" w:hAnsi="Wingdings" w:hint="default"/>
      </w:rPr>
    </w:lvl>
  </w:abstractNum>
  <w:abstractNum w:abstractNumId="1" w15:restartNumberingAfterBreak="0">
    <w:nsid w:val="317B094A"/>
    <w:multiLevelType w:val="hybridMultilevel"/>
    <w:tmpl w:val="2B1AECB6"/>
    <w:lvl w:ilvl="0" w:tplc="F3884DE4">
      <w:start w:val="1"/>
      <w:numFmt w:val="bullet"/>
      <w:lvlText w:val=""/>
      <w:lvlJc w:val="left"/>
      <w:pPr>
        <w:ind w:left="720" w:hanging="360"/>
      </w:pPr>
      <w:rPr>
        <w:rFonts w:ascii="Symbol" w:hAnsi="Symbol" w:hint="default"/>
      </w:rPr>
    </w:lvl>
    <w:lvl w:ilvl="1" w:tplc="92C04E58" w:tentative="1">
      <w:start w:val="1"/>
      <w:numFmt w:val="bullet"/>
      <w:lvlText w:val="o"/>
      <w:lvlJc w:val="left"/>
      <w:pPr>
        <w:ind w:left="1440" w:hanging="360"/>
      </w:pPr>
      <w:rPr>
        <w:rFonts w:ascii="Courier New" w:hAnsi="Courier New" w:cs="Courier New" w:hint="default"/>
      </w:rPr>
    </w:lvl>
    <w:lvl w:ilvl="2" w:tplc="FAD43208" w:tentative="1">
      <w:start w:val="1"/>
      <w:numFmt w:val="bullet"/>
      <w:lvlText w:val=""/>
      <w:lvlJc w:val="left"/>
      <w:pPr>
        <w:ind w:left="2160" w:hanging="360"/>
      </w:pPr>
      <w:rPr>
        <w:rFonts w:ascii="Wingdings" w:hAnsi="Wingdings" w:hint="default"/>
      </w:rPr>
    </w:lvl>
    <w:lvl w:ilvl="3" w:tplc="ECF04BBC" w:tentative="1">
      <w:start w:val="1"/>
      <w:numFmt w:val="bullet"/>
      <w:lvlText w:val=""/>
      <w:lvlJc w:val="left"/>
      <w:pPr>
        <w:ind w:left="2880" w:hanging="360"/>
      </w:pPr>
      <w:rPr>
        <w:rFonts w:ascii="Symbol" w:hAnsi="Symbol" w:hint="default"/>
      </w:rPr>
    </w:lvl>
    <w:lvl w:ilvl="4" w:tplc="EB829ABE" w:tentative="1">
      <w:start w:val="1"/>
      <w:numFmt w:val="bullet"/>
      <w:lvlText w:val="o"/>
      <w:lvlJc w:val="left"/>
      <w:pPr>
        <w:ind w:left="3600" w:hanging="360"/>
      </w:pPr>
      <w:rPr>
        <w:rFonts w:ascii="Courier New" w:hAnsi="Courier New" w:cs="Courier New" w:hint="default"/>
      </w:rPr>
    </w:lvl>
    <w:lvl w:ilvl="5" w:tplc="D76611B6" w:tentative="1">
      <w:start w:val="1"/>
      <w:numFmt w:val="bullet"/>
      <w:lvlText w:val=""/>
      <w:lvlJc w:val="left"/>
      <w:pPr>
        <w:ind w:left="4320" w:hanging="360"/>
      </w:pPr>
      <w:rPr>
        <w:rFonts w:ascii="Wingdings" w:hAnsi="Wingdings" w:hint="default"/>
      </w:rPr>
    </w:lvl>
    <w:lvl w:ilvl="6" w:tplc="F0DCBBA6" w:tentative="1">
      <w:start w:val="1"/>
      <w:numFmt w:val="bullet"/>
      <w:lvlText w:val=""/>
      <w:lvlJc w:val="left"/>
      <w:pPr>
        <w:ind w:left="5040" w:hanging="360"/>
      </w:pPr>
      <w:rPr>
        <w:rFonts w:ascii="Symbol" w:hAnsi="Symbol" w:hint="default"/>
      </w:rPr>
    </w:lvl>
    <w:lvl w:ilvl="7" w:tplc="5C1051A6" w:tentative="1">
      <w:start w:val="1"/>
      <w:numFmt w:val="bullet"/>
      <w:lvlText w:val="o"/>
      <w:lvlJc w:val="left"/>
      <w:pPr>
        <w:ind w:left="5760" w:hanging="360"/>
      </w:pPr>
      <w:rPr>
        <w:rFonts w:ascii="Courier New" w:hAnsi="Courier New" w:cs="Courier New" w:hint="default"/>
      </w:rPr>
    </w:lvl>
    <w:lvl w:ilvl="8" w:tplc="BA2E24A2" w:tentative="1">
      <w:start w:val="1"/>
      <w:numFmt w:val="bullet"/>
      <w:lvlText w:val=""/>
      <w:lvlJc w:val="left"/>
      <w:pPr>
        <w:ind w:left="6480" w:hanging="360"/>
      </w:pPr>
      <w:rPr>
        <w:rFonts w:ascii="Wingdings" w:hAnsi="Wingdings" w:hint="default"/>
      </w:rPr>
    </w:lvl>
  </w:abstractNum>
  <w:abstractNum w:abstractNumId="2" w15:restartNumberingAfterBreak="0">
    <w:nsid w:val="39110770"/>
    <w:multiLevelType w:val="multilevel"/>
    <w:tmpl w:val="F5A68A7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75B26E09"/>
    <w:multiLevelType w:val="hybridMultilevel"/>
    <w:tmpl w:val="B160470A"/>
    <w:lvl w:ilvl="0" w:tplc="05C48224">
      <w:start w:val="1"/>
      <w:numFmt w:val="bullet"/>
      <w:lvlText w:val=""/>
      <w:lvlJc w:val="left"/>
      <w:pPr>
        <w:ind w:left="720" w:hanging="360"/>
      </w:pPr>
      <w:rPr>
        <w:rFonts w:ascii="Symbol" w:hAnsi="Symbol" w:hint="default"/>
      </w:rPr>
    </w:lvl>
    <w:lvl w:ilvl="1" w:tplc="01E64E96" w:tentative="1">
      <w:start w:val="1"/>
      <w:numFmt w:val="bullet"/>
      <w:lvlText w:val="o"/>
      <w:lvlJc w:val="left"/>
      <w:pPr>
        <w:ind w:left="1440" w:hanging="360"/>
      </w:pPr>
      <w:rPr>
        <w:rFonts w:ascii="Courier New" w:hAnsi="Courier New" w:cs="Courier New" w:hint="default"/>
      </w:rPr>
    </w:lvl>
    <w:lvl w:ilvl="2" w:tplc="62D4FF42" w:tentative="1">
      <w:start w:val="1"/>
      <w:numFmt w:val="bullet"/>
      <w:lvlText w:val=""/>
      <w:lvlJc w:val="left"/>
      <w:pPr>
        <w:ind w:left="2160" w:hanging="360"/>
      </w:pPr>
      <w:rPr>
        <w:rFonts w:ascii="Wingdings" w:hAnsi="Wingdings" w:hint="default"/>
      </w:rPr>
    </w:lvl>
    <w:lvl w:ilvl="3" w:tplc="3D240156" w:tentative="1">
      <w:start w:val="1"/>
      <w:numFmt w:val="bullet"/>
      <w:lvlText w:val=""/>
      <w:lvlJc w:val="left"/>
      <w:pPr>
        <w:ind w:left="2880" w:hanging="360"/>
      </w:pPr>
      <w:rPr>
        <w:rFonts w:ascii="Symbol" w:hAnsi="Symbol" w:hint="default"/>
      </w:rPr>
    </w:lvl>
    <w:lvl w:ilvl="4" w:tplc="7902E7F2" w:tentative="1">
      <w:start w:val="1"/>
      <w:numFmt w:val="bullet"/>
      <w:lvlText w:val="o"/>
      <w:lvlJc w:val="left"/>
      <w:pPr>
        <w:ind w:left="3600" w:hanging="360"/>
      </w:pPr>
      <w:rPr>
        <w:rFonts w:ascii="Courier New" w:hAnsi="Courier New" w:cs="Courier New" w:hint="default"/>
      </w:rPr>
    </w:lvl>
    <w:lvl w:ilvl="5" w:tplc="BD54F520" w:tentative="1">
      <w:start w:val="1"/>
      <w:numFmt w:val="bullet"/>
      <w:lvlText w:val=""/>
      <w:lvlJc w:val="left"/>
      <w:pPr>
        <w:ind w:left="4320" w:hanging="360"/>
      </w:pPr>
      <w:rPr>
        <w:rFonts w:ascii="Wingdings" w:hAnsi="Wingdings" w:hint="default"/>
      </w:rPr>
    </w:lvl>
    <w:lvl w:ilvl="6" w:tplc="69CE8C5C" w:tentative="1">
      <w:start w:val="1"/>
      <w:numFmt w:val="bullet"/>
      <w:lvlText w:val=""/>
      <w:lvlJc w:val="left"/>
      <w:pPr>
        <w:ind w:left="5040" w:hanging="360"/>
      </w:pPr>
      <w:rPr>
        <w:rFonts w:ascii="Symbol" w:hAnsi="Symbol" w:hint="default"/>
      </w:rPr>
    </w:lvl>
    <w:lvl w:ilvl="7" w:tplc="433480A4" w:tentative="1">
      <w:start w:val="1"/>
      <w:numFmt w:val="bullet"/>
      <w:lvlText w:val="o"/>
      <w:lvlJc w:val="left"/>
      <w:pPr>
        <w:ind w:left="5760" w:hanging="360"/>
      </w:pPr>
      <w:rPr>
        <w:rFonts w:ascii="Courier New" w:hAnsi="Courier New" w:cs="Courier New" w:hint="default"/>
      </w:rPr>
    </w:lvl>
    <w:lvl w:ilvl="8" w:tplc="A118C22A" w:tentative="1">
      <w:start w:val="1"/>
      <w:numFmt w:val="bullet"/>
      <w:lvlText w:val=""/>
      <w:lvlJc w:val="left"/>
      <w:pPr>
        <w:ind w:left="6480" w:hanging="360"/>
      </w:pPr>
      <w:rPr>
        <w:rFonts w:ascii="Wingdings" w:hAnsi="Wingdings" w:hint="default"/>
      </w:rPr>
    </w:lvl>
  </w:abstractNum>
  <w:abstractNum w:abstractNumId="4" w15:restartNumberingAfterBreak="0">
    <w:nsid w:val="798115F7"/>
    <w:multiLevelType w:val="hybridMultilevel"/>
    <w:tmpl w:val="47889CF0"/>
    <w:lvl w:ilvl="0" w:tplc="FE0CB932">
      <w:start w:val="1"/>
      <w:numFmt w:val="decimal"/>
      <w:lvlText w:val="%1."/>
      <w:lvlJc w:val="left"/>
      <w:pPr>
        <w:ind w:left="720" w:hanging="360"/>
      </w:pPr>
      <w:rPr>
        <w:rFonts w:hint="default"/>
      </w:rPr>
    </w:lvl>
    <w:lvl w:ilvl="1" w:tplc="64ACAE86">
      <w:start w:val="1"/>
      <w:numFmt w:val="lowerLetter"/>
      <w:lvlText w:val="%2."/>
      <w:lvlJc w:val="left"/>
      <w:pPr>
        <w:ind w:left="1440" w:hanging="360"/>
      </w:pPr>
    </w:lvl>
    <w:lvl w:ilvl="2" w:tplc="017A263A" w:tentative="1">
      <w:start w:val="1"/>
      <w:numFmt w:val="lowerRoman"/>
      <w:lvlText w:val="%3."/>
      <w:lvlJc w:val="right"/>
      <w:pPr>
        <w:ind w:left="2160" w:hanging="180"/>
      </w:pPr>
    </w:lvl>
    <w:lvl w:ilvl="3" w:tplc="D0BAEF86" w:tentative="1">
      <w:start w:val="1"/>
      <w:numFmt w:val="decimal"/>
      <w:lvlText w:val="%4."/>
      <w:lvlJc w:val="left"/>
      <w:pPr>
        <w:ind w:left="2880" w:hanging="360"/>
      </w:pPr>
    </w:lvl>
    <w:lvl w:ilvl="4" w:tplc="B060CF74" w:tentative="1">
      <w:start w:val="1"/>
      <w:numFmt w:val="lowerLetter"/>
      <w:lvlText w:val="%5."/>
      <w:lvlJc w:val="left"/>
      <w:pPr>
        <w:ind w:left="3600" w:hanging="360"/>
      </w:pPr>
    </w:lvl>
    <w:lvl w:ilvl="5" w:tplc="30FCBF96" w:tentative="1">
      <w:start w:val="1"/>
      <w:numFmt w:val="lowerRoman"/>
      <w:lvlText w:val="%6."/>
      <w:lvlJc w:val="right"/>
      <w:pPr>
        <w:ind w:left="4320" w:hanging="180"/>
      </w:pPr>
    </w:lvl>
    <w:lvl w:ilvl="6" w:tplc="9384DAF0" w:tentative="1">
      <w:start w:val="1"/>
      <w:numFmt w:val="decimal"/>
      <w:lvlText w:val="%7."/>
      <w:lvlJc w:val="left"/>
      <w:pPr>
        <w:ind w:left="5040" w:hanging="360"/>
      </w:pPr>
    </w:lvl>
    <w:lvl w:ilvl="7" w:tplc="A3766B70" w:tentative="1">
      <w:start w:val="1"/>
      <w:numFmt w:val="lowerLetter"/>
      <w:lvlText w:val="%8."/>
      <w:lvlJc w:val="left"/>
      <w:pPr>
        <w:ind w:left="5760" w:hanging="360"/>
      </w:pPr>
    </w:lvl>
    <w:lvl w:ilvl="8" w:tplc="24088CFC"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4"/>
  </w:num>
  <w:num w:numId="12">
    <w:abstractNumId w:val="3"/>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7AwMjE1M7QwMDa3NDJU0lEKTi0uzszPAykwrwUAQcVsriwAAAA="/>
    <w:docVar w:name="EN.InstantFormat" w:val="&lt;ENInstantFormat&gt;&lt;Enabled&gt;1&lt;/Enabled&gt;&lt;ScanUnformatted&gt;1&lt;/ScanUnformatted&gt;&lt;ScanChanges&gt;1&lt;/ScanChanges&gt;&lt;Suspended&gt;0&lt;/Suspended&gt;&lt;/ENInstantFormat&gt;"/>
    <w:docVar w:name="EN.Layout" w:val="&lt;ENLayout&gt;&lt;Style&gt;Amer J Trop Med Hygiene Feik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xvr52scv0saqextvfpddv7vwrzxtt25d00&quot;&gt;FtK-Endnote&lt;record-ids&gt;&lt;item&gt;185&lt;/item&gt;&lt;item&gt;422&lt;/item&gt;&lt;item&gt;529&lt;/item&gt;&lt;item&gt;640&lt;/item&gt;&lt;item&gt;1012&lt;/item&gt;&lt;item&gt;1477&lt;/item&gt;&lt;item&gt;2025&lt;/item&gt;&lt;item&gt;2035&lt;/item&gt;&lt;item&gt;2738&lt;/item&gt;&lt;item&gt;2767&lt;/item&gt;&lt;/record-ids&gt;&lt;/item&gt;&lt;/Libraries&gt;"/>
  </w:docVars>
  <w:rsids>
    <w:rsidRoot w:val="005C5B81"/>
    <w:rsid w:val="00010DA0"/>
    <w:rsid w:val="00012B85"/>
    <w:rsid w:val="000136EF"/>
    <w:rsid w:val="0001563A"/>
    <w:rsid w:val="00021B53"/>
    <w:rsid w:val="000235AE"/>
    <w:rsid w:val="00023E83"/>
    <w:rsid w:val="00026A36"/>
    <w:rsid w:val="00026CE6"/>
    <w:rsid w:val="0003180B"/>
    <w:rsid w:val="00031AE2"/>
    <w:rsid w:val="00033061"/>
    <w:rsid w:val="0003417D"/>
    <w:rsid w:val="000367FE"/>
    <w:rsid w:val="000403A0"/>
    <w:rsid w:val="00040E70"/>
    <w:rsid w:val="00041929"/>
    <w:rsid w:val="000455CF"/>
    <w:rsid w:val="00050328"/>
    <w:rsid w:val="000524EA"/>
    <w:rsid w:val="00056435"/>
    <w:rsid w:val="0006411E"/>
    <w:rsid w:val="00065AD9"/>
    <w:rsid w:val="0006707B"/>
    <w:rsid w:val="00072786"/>
    <w:rsid w:val="00073C33"/>
    <w:rsid w:val="00073D4B"/>
    <w:rsid w:val="000751FA"/>
    <w:rsid w:val="00077736"/>
    <w:rsid w:val="00081033"/>
    <w:rsid w:val="00085714"/>
    <w:rsid w:val="00086AF4"/>
    <w:rsid w:val="00087468"/>
    <w:rsid w:val="00087D76"/>
    <w:rsid w:val="00090DE8"/>
    <w:rsid w:val="00093BF2"/>
    <w:rsid w:val="00095842"/>
    <w:rsid w:val="00095E19"/>
    <w:rsid w:val="00097388"/>
    <w:rsid w:val="000978B0"/>
    <w:rsid w:val="000A06DC"/>
    <w:rsid w:val="000A2A39"/>
    <w:rsid w:val="000A4401"/>
    <w:rsid w:val="000A456D"/>
    <w:rsid w:val="000A7142"/>
    <w:rsid w:val="000B1FF8"/>
    <w:rsid w:val="000B3DB8"/>
    <w:rsid w:val="000B44EB"/>
    <w:rsid w:val="000B4B1E"/>
    <w:rsid w:val="000B7420"/>
    <w:rsid w:val="000C41F3"/>
    <w:rsid w:val="000D09AB"/>
    <w:rsid w:val="000D2943"/>
    <w:rsid w:val="000D60A4"/>
    <w:rsid w:val="000D6447"/>
    <w:rsid w:val="000D74EB"/>
    <w:rsid w:val="000E0404"/>
    <w:rsid w:val="000E3548"/>
    <w:rsid w:val="000E4601"/>
    <w:rsid w:val="000F14AA"/>
    <w:rsid w:val="000F4C78"/>
    <w:rsid w:val="000F50B7"/>
    <w:rsid w:val="000F6798"/>
    <w:rsid w:val="00100F52"/>
    <w:rsid w:val="00101D14"/>
    <w:rsid w:val="001025E9"/>
    <w:rsid w:val="00106505"/>
    <w:rsid w:val="00112814"/>
    <w:rsid w:val="0011326A"/>
    <w:rsid w:val="001142C6"/>
    <w:rsid w:val="00122C94"/>
    <w:rsid w:val="0012405B"/>
    <w:rsid w:val="00124662"/>
    <w:rsid w:val="0013091A"/>
    <w:rsid w:val="00130FEF"/>
    <w:rsid w:val="00131E00"/>
    <w:rsid w:val="001450B8"/>
    <w:rsid w:val="001454C2"/>
    <w:rsid w:val="00151D48"/>
    <w:rsid w:val="001524C2"/>
    <w:rsid w:val="00152669"/>
    <w:rsid w:val="0016323D"/>
    <w:rsid w:val="0016663E"/>
    <w:rsid w:val="00170C07"/>
    <w:rsid w:val="00170F30"/>
    <w:rsid w:val="001822F4"/>
    <w:rsid w:val="0018357F"/>
    <w:rsid w:val="001858E2"/>
    <w:rsid w:val="00192BC0"/>
    <w:rsid w:val="001943B0"/>
    <w:rsid w:val="00196AD0"/>
    <w:rsid w:val="00197A1F"/>
    <w:rsid w:val="001A0A7C"/>
    <w:rsid w:val="001A0EAE"/>
    <w:rsid w:val="001A103A"/>
    <w:rsid w:val="001A3549"/>
    <w:rsid w:val="001A35F9"/>
    <w:rsid w:val="001A53DC"/>
    <w:rsid w:val="001A5653"/>
    <w:rsid w:val="001A6DDA"/>
    <w:rsid w:val="001B236B"/>
    <w:rsid w:val="001B272F"/>
    <w:rsid w:val="001B4184"/>
    <w:rsid w:val="001B545C"/>
    <w:rsid w:val="001B7488"/>
    <w:rsid w:val="001C0AFB"/>
    <w:rsid w:val="001C0BE0"/>
    <w:rsid w:val="001C434F"/>
    <w:rsid w:val="001C474B"/>
    <w:rsid w:val="001C6800"/>
    <w:rsid w:val="001C7C32"/>
    <w:rsid w:val="001D7604"/>
    <w:rsid w:val="001E1ABD"/>
    <w:rsid w:val="001E2EA4"/>
    <w:rsid w:val="001E5BCA"/>
    <w:rsid w:val="001F3C3C"/>
    <w:rsid w:val="00201A3C"/>
    <w:rsid w:val="0020247F"/>
    <w:rsid w:val="002062D2"/>
    <w:rsid w:val="00211047"/>
    <w:rsid w:val="0021249B"/>
    <w:rsid w:val="002157BD"/>
    <w:rsid w:val="00217C20"/>
    <w:rsid w:val="00220837"/>
    <w:rsid w:val="002221B1"/>
    <w:rsid w:val="0022696F"/>
    <w:rsid w:val="0022713E"/>
    <w:rsid w:val="00227518"/>
    <w:rsid w:val="00230B6B"/>
    <w:rsid w:val="00234156"/>
    <w:rsid w:val="0023738B"/>
    <w:rsid w:val="00237E7B"/>
    <w:rsid w:val="002426F3"/>
    <w:rsid w:val="00244671"/>
    <w:rsid w:val="002506EB"/>
    <w:rsid w:val="00251B5E"/>
    <w:rsid w:val="00253582"/>
    <w:rsid w:val="00261AE7"/>
    <w:rsid w:val="00261B9F"/>
    <w:rsid w:val="00265549"/>
    <w:rsid w:val="002669A4"/>
    <w:rsid w:val="002669BE"/>
    <w:rsid w:val="00267BBE"/>
    <w:rsid w:val="00274ED2"/>
    <w:rsid w:val="0027788A"/>
    <w:rsid w:val="002803C8"/>
    <w:rsid w:val="00281ADB"/>
    <w:rsid w:val="002862CA"/>
    <w:rsid w:val="002863A6"/>
    <w:rsid w:val="0029357E"/>
    <w:rsid w:val="0029388E"/>
    <w:rsid w:val="002953F6"/>
    <w:rsid w:val="00296A20"/>
    <w:rsid w:val="002978F7"/>
    <w:rsid w:val="00297FBB"/>
    <w:rsid w:val="002A2483"/>
    <w:rsid w:val="002A497D"/>
    <w:rsid w:val="002A4980"/>
    <w:rsid w:val="002A65B7"/>
    <w:rsid w:val="002B09C4"/>
    <w:rsid w:val="002B108D"/>
    <w:rsid w:val="002B45A2"/>
    <w:rsid w:val="002B4961"/>
    <w:rsid w:val="002B585A"/>
    <w:rsid w:val="002C0195"/>
    <w:rsid w:val="002C025F"/>
    <w:rsid w:val="002C2F4C"/>
    <w:rsid w:val="002C3FDA"/>
    <w:rsid w:val="002C5E4E"/>
    <w:rsid w:val="002C72D2"/>
    <w:rsid w:val="002D0207"/>
    <w:rsid w:val="002D11DF"/>
    <w:rsid w:val="002D21B5"/>
    <w:rsid w:val="002E1E74"/>
    <w:rsid w:val="002E267A"/>
    <w:rsid w:val="002E6A3C"/>
    <w:rsid w:val="002F3985"/>
    <w:rsid w:val="002F4B6C"/>
    <w:rsid w:val="002F51B2"/>
    <w:rsid w:val="002F5497"/>
    <w:rsid w:val="002F64CF"/>
    <w:rsid w:val="002F7E1F"/>
    <w:rsid w:val="00300B45"/>
    <w:rsid w:val="00302DD0"/>
    <w:rsid w:val="0030326D"/>
    <w:rsid w:val="003032F0"/>
    <w:rsid w:val="003104EE"/>
    <w:rsid w:val="003116D8"/>
    <w:rsid w:val="003119F9"/>
    <w:rsid w:val="00311E03"/>
    <w:rsid w:val="00312B4F"/>
    <w:rsid w:val="003146DF"/>
    <w:rsid w:val="0031658C"/>
    <w:rsid w:val="00324077"/>
    <w:rsid w:val="00325ED8"/>
    <w:rsid w:val="003342A0"/>
    <w:rsid w:val="00335A15"/>
    <w:rsid w:val="00335FB5"/>
    <w:rsid w:val="00336C11"/>
    <w:rsid w:val="003376B4"/>
    <w:rsid w:val="0034036E"/>
    <w:rsid w:val="0034051E"/>
    <w:rsid w:val="003405A1"/>
    <w:rsid w:val="003405F1"/>
    <w:rsid w:val="00340874"/>
    <w:rsid w:val="0034356C"/>
    <w:rsid w:val="00343CDC"/>
    <w:rsid w:val="00344572"/>
    <w:rsid w:val="0035054C"/>
    <w:rsid w:val="00351098"/>
    <w:rsid w:val="00351453"/>
    <w:rsid w:val="00351DF0"/>
    <w:rsid w:val="00352374"/>
    <w:rsid w:val="0035432D"/>
    <w:rsid w:val="00357BBF"/>
    <w:rsid w:val="0036097D"/>
    <w:rsid w:val="00360E00"/>
    <w:rsid w:val="003631E6"/>
    <w:rsid w:val="0036406C"/>
    <w:rsid w:val="00365C59"/>
    <w:rsid w:val="00371833"/>
    <w:rsid w:val="00377B8E"/>
    <w:rsid w:val="003832DB"/>
    <w:rsid w:val="00385496"/>
    <w:rsid w:val="00386704"/>
    <w:rsid w:val="003873CB"/>
    <w:rsid w:val="00387EB6"/>
    <w:rsid w:val="00391613"/>
    <w:rsid w:val="003A2D6D"/>
    <w:rsid w:val="003A3E66"/>
    <w:rsid w:val="003A43AC"/>
    <w:rsid w:val="003A5D66"/>
    <w:rsid w:val="003A60E0"/>
    <w:rsid w:val="003A79CB"/>
    <w:rsid w:val="003B2A0E"/>
    <w:rsid w:val="003B4AB3"/>
    <w:rsid w:val="003B6105"/>
    <w:rsid w:val="003B63D9"/>
    <w:rsid w:val="003B7F73"/>
    <w:rsid w:val="003C00B8"/>
    <w:rsid w:val="003C206B"/>
    <w:rsid w:val="003C2D47"/>
    <w:rsid w:val="003C672A"/>
    <w:rsid w:val="003C6EEF"/>
    <w:rsid w:val="003D538C"/>
    <w:rsid w:val="003D66B9"/>
    <w:rsid w:val="003E13D3"/>
    <w:rsid w:val="003E14FD"/>
    <w:rsid w:val="003E165A"/>
    <w:rsid w:val="003E4F78"/>
    <w:rsid w:val="003E642B"/>
    <w:rsid w:val="003F013C"/>
    <w:rsid w:val="003F29E2"/>
    <w:rsid w:val="003F3D03"/>
    <w:rsid w:val="003F3D58"/>
    <w:rsid w:val="003F5686"/>
    <w:rsid w:val="003F74D4"/>
    <w:rsid w:val="004018C8"/>
    <w:rsid w:val="00403248"/>
    <w:rsid w:val="00405B91"/>
    <w:rsid w:val="00405FA5"/>
    <w:rsid w:val="004061BC"/>
    <w:rsid w:val="004071B3"/>
    <w:rsid w:val="00411489"/>
    <w:rsid w:val="00413BB7"/>
    <w:rsid w:val="0041411E"/>
    <w:rsid w:val="00414A0B"/>
    <w:rsid w:val="004153C9"/>
    <w:rsid w:val="00421623"/>
    <w:rsid w:val="004219EE"/>
    <w:rsid w:val="004225F8"/>
    <w:rsid w:val="00423D26"/>
    <w:rsid w:val="00425A6C"/>
    <w:rsid w:val="00427169"/>
    <w:rsid w:val="00433822"/>
    <w:rsid w:val="004369AF"/>
    <w:rsid w:val="00441ECA"/>
    <w:rsid w:val="00452AA2"/>
    <w:rsid w:val="00453B58"/>
    <w:rsid w:val="00457520"/>
    <w:rsid w:val="0046204E"/>
    <w:rsid w:val="00471E9D"/>
    <w:rsid w:val="00473546"/>
    <w:rsid w:val="00473A2F"/>
    <w:rsid w:val="00476FA3"/>
    <w:rsid w:val="00480D99"/>
    <w:rsid w:val="0048192E"/>
    <w:rsid w:val="00484478"/>
    <w:rsid w:val="004855F7"/>
    <w:rsid w:val="0049215A"/>
    <w:rsid w:val="00496760"/>
    <w:rsid w:val="004A0CDB"/>
    <w:rsid w:val="004A17DA"/>
    <w:rsid w:val="004A49F7"/>
    <w:rsid w:val="004A65B7"/>
    <w:rsid w:val="004A7357"/>
    <w:rsid w:val="004A7926"/>
    <w:rsid w:val="004A7B22"/>
    <w:rsid w:val="004B014A"/>
    <w:rsid w:val="004B5AC4"/>
    <w:rsid w:val="004B5D52"/>
    <w:rsid w:val="004C52B2"/>
    <w:rsid w:val="004C6334"/>
    <w:rsid w:val="004C73E6"/>
    <w:rsid w:val="004D0CBA"/>
    <w:rsid w:val="004D1A4A"/>
    <w:rsid w:val="004D30C4"/>
    <w:rsid w:val="004D4CFD"/>
    <w:rsid w:val="004D56BE"/>
    <w:rsid w:val="004D6B42"/>
    <w:rsid w:val="004D7449"/>
    <w:rsid w:val="004E4AAA"/>
    <w:rsid w:val="004E7A7D"/>
    <w:rsid w:val="004E7D57"/>
    <w:rsid w:val="004F0BA4"/>
    <w:rsid w:val="004F5103"/>
    <w:rsid w:val="004F57C1"/>
    <w:rsid w:val="00501063"/>
    <w:rsid w:val="00502916"/>
    <w:rsid w:val="0050702E"/>
    <w:rsid w:val="005101BF"/>
    <w:rsid w:val="00512E75"/>
    <w:rsid w:val="00514D2A"/>
    <w:rsid w:val="005203A2"/>
    <w:rsid w:val="005215EF"/>
    <w:rsid w:val="005235CD"/>
    <w:rsid w:val="00526D8D"/>
    <w:rsid w:val="005311E9"/>
    <w:rsid w:val="005313E3"/>
    <w:rsid w:val="005315A9"/>
    <w:rsid w:val="00534E66"/>
    <w:rsid w:val="0054296A"/>
    <w:rsid w:val="005434C1"/>
    <w:rsid w:val="00544BB2"/>
    <w:rsid w:val="00545F94"/>
    <w:rsid w:val="005510C7"/>
    <w:rsid w:val="0055309A"/>
    <w:rsid w:val="00557774"/>
    <w:rsid w:val="00557BB2"/>
    <w:rsid w:val="00563A8D"/>
    <w:rsid w:val="00565000"/>
    <w:rsid w:val="005656FB"/>
    <w:rsid w:val="00567454"/>
    <w:rsid w:val="00567EBB"/>
    <w:rsid w:val="00571EA3"/>
    <w:rsid w:val="005727B4"/>
    <w:rsid w:val="005730D8"/>
    <w:rsid w:val="00574BC1"/>
    <w:rsid w:val="00575296"/>
    <w:rsid w:val="00576228"/>
    <w:rsid w:val="00581135"/>
    <w:rsid w:val="005816DB"/>
    <w:rsid w:val="005828CC"/>
    <w:rsid w:val="00585E77"/>
    <w:rsid w:val="005878CA"/>
    <w:rsid w:val="00587D90"/>
    <w:rsid w:val="00587EA7"/>
    <w:rsid w:val="00587F66"/>
    <w:rsid w:val="00591FF2"/>
    <w:rsid w:val="005950A6"/>
    <w:rsid w:val="00596DF5"/>
    <w:rsid w:val="005A079F"/>
    <w:rsid w:val="005A16FF"/>
    <w:rsid w:val="005A5F03"/>
    <w:rsid w:val="005B02F8"/>
    <w:rsid w:val="005B03DC"/>
    <w:rsid w:val="005B35C5"/>
    <w:rsid w:val="005B3D65"/>
    <w:rsid w:val="005B4BCC"/>
    <w:rsid w:val="005B5C59"/>
    <w:rsid w:val="005B624C"/>
    <w:rsid w:val="005B69F4"/>
    <w:rsid w:val="005C3C58"/>
    <w:rsid w:val="005C5B81"/>
    <w:rsid w:val="005D0BD9"/>
    <w:rsid w:val="005D2CB2"/>
    <w:rsid w:val="005D3BAD"/>
    <w:rsid w:val="005E419B"/>
    <w:rsid w:val="005E6671"/>
    <w:rsid w:val="005E7CC9"/>
    <w:rsid w:val="005F43EC"/>
    <w:rsid w:val="005F455E"/>
    <w:rsid w:val="005F4E89"/>
    <w:rsid w:val="00601BB5"/>
    <w:rsid w:val="00603457"/>
    <w:rsid w:val="0060470B"/>
    <w:rsid w:val="006047A6"/>
    <w:rsid w:val="00606551"/>
    <w:rsid w:val="00614161"/>
    <w:rsid w:val="00614FFB"/>
    <w:rsid w:val="00615A44"/>
    <w:rsid w:val="00615FCF"/>
    <w:rsid w:val="00626531"/>
    <w:rsid w:val="00627D7F"/>
    <w:rsid w:val="00633A00"/>
    <w:rsid w:val="00634492"/>
    <w:rsid w:val="006344B2"/>
    <w:rsid w:val="0064163C"/>
    <w:rsid w:val="0064448C"/>
    <w:rsid w:val="00646325"/>
    <w:rsid w:val="00646EE2"/>
    <w:rsid w:val="006475D1"/>
    <w:rsid w:val="006529B3"/>
    <w:rsid w:val="00656422"/>
    <w:rsid w:val="00656679"/>
    <w:rsid w:val="00660B64"/>
    <w:rsid w:val="00660F47"/>
    <w:rsid w:val="0066181C"/>
    <w:rsid w:val="00662259"/>
    <w:rsid w:val="0066492D"/>
    <w:rsid w:val="00664B84"/>
    <w:rsid w:val="00675714"/>
    <w:rsid w:val="00681817"/>
    <w:rsid w:val="006820FF"/>
    <w:rsid w:val="00684C40"/>
    <w:rsid w:val="006860A2"/>
    <w:rsid w:val="00687A51"/>
    <w:rsid w:val="00691B9B"/>
    <w:rsid w:val="00694A04"/>
    <w:rsid w:val="00694E69"/>
    <w:rsid w:val="00695161"/>
    <w:rsid w:val="006954E6"/>
    <w:rsid w:val="006A6568"/>
    <w:rsid w:val="006B3F05"/>
    <w:rsid w:val="006B78CC"/>
    <w:rsid w:val="006C0537"/>
    <w:rsid w:val="006D45D5"/>
    <w:rsid w:val="006E29F7"/>
    <w:rsid w:val="006E6738"/>
    <w:rsid w:val="006F1068"/>
    <w:rsid w:val="006F21CB"/>
    <w:rsid w:val="006F38A6"/>
    <w:rsid w:val="006F4DE4"/>
    <w:rsid w:val="006F576E"/>
    <w:rsid w:val="006F5DD5"/>
    <w:rsid w:val="006F607D"/>
    <w:rsid w:val="006F743E"/>
    <w:rsid w:val="00703B83"/>
    <w:rsid w:val="0070680B"/>
    <w:rsid w:val="00713608"/>
    <w:rsid w:val="00713907"/>
    <w:rsid w:val="0071486F"/>
    <w:rsid w:val="00715703"/>
    <w:rsid w:val="007248D4"/>
    <w:rsid w:val="00726A6F"/>
    <w:rsid w:val="007314DA"/>
    <w:rsid w:val="00732478"/>
    <w:rsid w:val="007365BC"/>
    <w:rsid w:val="0074268F"/>
    <w:rsid w:val="00745946"/>
    <w:rsid w:val="00745FC9"/>
    <w:rsid w:val="00747B1D"/>
    <w:rsid w:val="00747BE7"/>
    <w:rsid w:val="00754170"/>
    <w:rsid w:val="00754F88"/>
    <w:rsid w:val="00755647"/>
    <w:rsid w:val="00757C7E"/>
    <w:rsid w:val="0076174F"/>
    <w:rsid w:val="007732B9"/>
    <w:rsid w:val="0077382E"/>
    <w:rsid w:val="00773CFB"/>
    <w:rsid w:val="00774A6B"/>
    <w:rsid w:val="007759E1"/>
    <w:rsid w:val="007763D6"/>
    <w:rsid w:val="00777EE9"/>
    <w:rsid w:val="00780AC8"/>
    <w:rsid w:val="0078419E"/>
    <w:rsid w:val="00786EA1"/>
    <w:rsid w:val="00787051"/>
    <w:rsid w:val="0078739A"/>
    <w:rsid w:val="00791054"/>
    <w:rsid w:val="007961DF"/>
    <w:rsid w:val="00797DE4"/>
    <w:rsid w:val="007A58D4"/>
    <w:rsid w:val="007A799D"/>
    <w:rsid w:val="007B2759"/>
    <w:rsid w:val="007B5BCA"/>
    <w:rsid w:val="007B6F80"/>
    <w:rsid w:val="007C4CC6"/>
    <w:rsid w:val="007C5F67"/>
    <w:rsid w:val="007D2099"/>
    <w:rsid w:val="007D2335"/>
    <w:rsid w:val="007D586B"/>
    <w:rsid w:val="007D58CC"/>
    <w:rsid w:val="007D7E1C"/>
    <w:rsid w:val="007E01B5"/>
    <w:rsid w:val="007E37D8"/>
    <w:rsid w:val="007E4C28"/>
    <w:rsid w:val="007E5C37"/>
    <w:rsid w:val="007F104B"/>
    <w:rsid w:val="007F13C9"/>
    <w:rsid w:val="007F392C"/>
    <w:rsid w:val="00800867"/>
    <w:rsid w:val="00802C2E"/>
    <w:rsid w:val="00805EB2"/>
    <w:rsid w:val="00806A08"/>
    <w:rsid w:val="00807DA6"/>
    <w:rsid w:val="00810FD4"/>
    <w:rsid w:val="00814E91"/>
    <w:rsid w:val="00816C41"/>
    <w:rsid w:val="008206D5"/>
    <w:rsid w:val="00824828"/>
    <w:rsid w:val="00825286"/>
    <w:rsid w:val="00826046"/>
    <w:rsid w:val="00830A28"/>
    <w:rsid w:val="0083128D"/>
    <w:rsid w:val="00832896"/>
    <w:rsid w:val="00835BAA"/>
    <w:rsid w:val="00835F4C"/>
    <w:rsid w:val="0084163C"/>
    <w:rsid w:val="008426D1"/>
    <w:rsid w:val="00843A76"/>
    <w:rsid w:val="00847398"/>
    <w:rsid w:val="00847C51"/>
    <w:rsid w:val="008527B7"/>
    <w:rsid w:val="00857449"/>
    <w:rsid w:val="00857876"/>
    <w:rsid w:val="008579FE"/>
    <w:rsid w:val="008614FB"/>
    <w:rsid w:val="00863301"/>
    <w:rsid w:val="00863E76"/>
    <w:rsid w:val="00872118"/>
    <w:rsid w:val="00872503"/>
    <w:rsid w:val="00872DE4"/>
    <w:rsid w:val="00872EF3"/>
    <w:rsid w:val="00875C2A"/>
    <w:rsid w:val="00882CF3"/>
    <w:rsid w:val="0088484B"/>
    <w:rsid w:val="008874D3"/>
    <w:rsid w:val="00887E4C"/>
    <w:rsid w:val="00891A71"/>
    <w:rsid w:val="008927AB"/>
    <w:rsid w:val="00893273"/>
    <w:rsid w:val="008946B2"/>
    <w:rsid w:val="00894C86"/>
    <w:rsid w:val="00896A06"/>
    <w:rsid w:val="008A0C35"/>
    <w:rsid w:val="008A4686"/>
    <w:rsid w:val="008A4C6E"/>
    <w:rsid w:val="008A7AD7"/>
    <w:rsid w:val="008B015D"/>
    <w:rsid w:val="008B12B4"/>
    <w:rsid w:val="008B557D"/>
    <w:rsid w:val="008C68FB"/>
    <w:rsid w:val="008D0338"/>
    <w:rsid w:val="008D0E05"/>
    <w:rsid w:val="008D223A"/>
    <w:rsid w:val="008D46A3"/>
    <w:rsid w:val="008D54B5"/>
    <w:rsid w:val="008D5DAD"/>
    <w:rsid w:val="008E0C54"/>
    <w:rsid w:val="008E0E45"/>
    <w:rsid w:val="008E1715"/>
    <w:rsid w:val="008E424E"/>
    <w:rsid w:val="008E4997"/>
    <w:rsid w:val="008E7B34"/>
    <w:rsid w:val="008F05AA"/>
    <w:rsid w:val="008F0C43"/>
    <w:rsid w:val="008F2CC2"/>
    <w:rsid w:val="00902D55"/>
    <w:rsid w:val="00903847"/>
    <w:rsid w:val="00904165"/>
    <w:rsid w:val="009065F9"/>
    <w:rsid w:val="00906982"/>
    <w:rsid w:val="00913BBE"/>
    <w:rsid w:val="0092619E"/>
    <w:rsid w:val="00927AE3"/>
    <w:rsid w:val="0093162B"/>
    <w:rsid w:val="009328B1"/>
    <w:rsid w:val="00933406"/>
    <w:rsid w:val="00937D33"/>
    <w:rsid w:val="00937F5C"/>
    <w:rsid w:val="00937FC9"/>
    <w:rsid w:val="009400BB"/>
    <w:rsid w:val="009416C1"/>
    <w:rsid w:val="00942D6D"/>
    <w:rsid w:val="0094359A"/>
    <w:rsid w:val="00943B51"/>
    <w:rsid w:val="00946FDF"/>
    <w:rsid w:val="00952B4E"/>
    <w:rsid w:val="00953C1B"/>
    <w:rsid w:val="009557B8"/>
    <w:rsid w:val="009557ED"/>
    <w:rsid w:val="009600E6"/>
    <w:rsid w:val="00961A6E"/>
    <w:rsid w:val="009631AA"/>
    <w:rsid w:val="009654A7"/>
    <w:rsid w:val="00965C66"/>
    <w:rsid w:val="00967225"/>
    <w:rsid w:val="00970310"/>
    <w:rsid w:val="00970775"/>
    <w:rsid w:val="00972E0E"/>
    <w:rsid w:val="00974E62"/>
    <w:rsid w:val="00977D1C"/>
    <w:rsid w:val="0098184D"/>
    <w:rsid w:val="009834B7"/>
    <w:rsid w:val="00994A74"/>
    <w:rsid w:val="00994B36"/>
    <w:rsid w:val="00997557"/>
    <w:rsid w:val="009A1516"/>
    <w:rsid w:val="009A36A2"/>
    <w:rsid w:val="009A5FC8"/>
    <w:rsid w:val="009A7374"/>
    <w:rsid w:val="009B1503"/>
    <w:rsid w:val="009B2BB0"/>
    <w:rsid w:val="009B3AAD"/>
    <w:rsid w:val="009B3EBF"/>
    <w:rsid w:val="009B475E"/>
    <w:rsid w:val="009C0243"/>
    <w:rsid w:val="009C1355"/>
    <w:rsid w:val="009C2A90"/>
    <w:rsid w:val="009C7501"/>
    <w:rsid w:val="009D05CB"/>
    <w:rsid w:val="009D17D5"/>
    <w:rsid w:val="009D2014"/>
    <w:rsid w:val="009D50F2"/>
    <w:rsid w:val="009E0C22"/>
    <w:rsid w:val="009E3357"/>
    <w:rsid w:val="009E4D7F"/>
    <w:rsid w:val="009F22DB"/>
    <w:rsid w:val="009F2E40"/>
    <w:rsid w:val="009F58C2"/>
    <w:rsid w:val="009F729C"/>
    <w:rsid w:val="00A033C6"/>
    <w:rsid w:val="00A0608B"/>
    <w:rsid w:val="00A063AD"/>
    <w:rsid w:val="00A11F89"/>
    <w:rsid w:val="00A12941"/>
    <w:rsid w:val="00A12A99"/>
    <w:rsid w:val="00A22B68"/>
    <w:rsid w:val="00A235BE"/>
    <w:rsid w:val="00A24235"/>
    <w:rsid w:val="00A25045"/>
    <w:rsid w:val="00A25950"/>
    <w:rsid w:val="00A267C5"/>
    <w:rsid w:val="00A302B7"/>
    <w:rsid w:val="00A36404"/>
    <w:rsid w:val="00A42DFA"/>
    <w:rsid w:val="00A501A0"/>
    <w:rsid w:val="00A51B3B"/>
    <w:rsid w:val="00A51FC3"/>
    <w:rsid w:val="00A52B42"/>
    <w:rsid w:val="00A568CF"/>
    <w:rsid w:val="00A56E86"/>
    <w:rsid w:val="00A57C34"/>
    <w:rsid w:val="00A60695"/>
    <w:rsid w:val="00A61395"/>
    <w:rsid w:val="00A631DB"/>
    <w:rsid w:val="00A66D0A"/>
    <w:rsid w:val="00A67918"/>
    <w:rsid w:val="00A707AA"/>
    <w:rsid w:val="00A72A41"/>
    <w:rsid w:val="00A72E14"/>
    <w:rsid w:val="00A75D38"/>
    <w:rsid w:val="00A7680E"/>
    <w:rsid w:val="00A775AC"/>
    <w:rsid w:val="00A806DC"/>
    <w:rsid w:val="00A8554A"/>
    <w:rsid w:val="00A902E9"/>
    <w:rsid w:val="00A9222E"/>
    <w:rsid w:val="00A963D8"/>
    <w:rsid w:val="00AA04A4"/>
    <w:rsid w:val="00AA0B1C"/>
    <w:rsid w:val="00AA4C47"/>
    <w:rsid w:val="00AA61BD"/>
    <w:rsid w:val="00AA7D83"/>
    <w:rsid w:val="00AB0B93"/>
    <w:rsid w:val="00AB17C5"/>
    <w:rsid w:val="00AB35DE"/>
    <w:rsid w:val="00AB3E0D"/>
    <w:rsid w:val="00AB50D7"/>
    <w:rsid w:val="00AB561E"/>
    <w:rsid w:val="00AC02D3"/>
    <w:rsid w:val="00AC7839"/>
    <w:rsid w:val="00AD5587"/>
    <w:rsid w:val="00AD6CF6"/>
    <w:rsid w:val="00AE1C65"/>
    <w:rsid w:val="00AE33C5"/>
    <w:rsid w:val="00AE3937"/>
    <w:rsid w:val="00AE5908"/>
    <w:rsid w:val="00AE5B4C"/>
    <w:rsid w:val="00AE5D72"/>
    <w:rsid w:val="00AF37E2"/>
    <w:rsid w:val="00AF55AE"/>
    <w:rsid w:val="00AF6A9A"/>
    <w:rsid w:val="00B0365E"/>
    <w:rsid w:val="00B05C65"/>
    <w:rsid w:val="00B066C4"/>
    <w:rsid w:val="00B078DE"/>
    <w:rsid w:val="00B21891"/>
    <w:rsid w:val="00B23848"/>
    <w:rsid w:val="00B2747F"/>
    <w:rsid w:val="00B319DF"/>
    <w:rsid w:val="00B33B3E"/>
    <w:rsid w:val="00B35141"/>
    <w:rsid w:val="00B4126E"/>
    <w:rsid w:val="00B46DC8"/>
    <w:rsid w:val="00B51E93"/>
    <w:rsid w:val="00B53CEA"/>
    <w:rsid w:val="00B53E97"/>
    <w:rsid w:val="00B540A2"/>
    <w:rsid w:val="00B56B8D"/>
    <w:rsid w:val="00B57E2C"/>
    <w:rsid w:val="00B658DB"/>
    <w:rsid w:val="00B678B4"/>
    <w:rsid w:val="00B71D25"/>
    <w:rsid w:val="00B72865"/>
    <w:rsid w:val="00B7377B"/>
    <w:rsid w:val="00B7473F"/>
    <w:rsid w:val="00B75074"/>
    <w:rsid w:val="00B775D7"/>
    <w:rsid w:val="00B81F87"/>
    <w:rsid w:val="00B84460"/>
    <w:rsid w:val="00B848FA"/>
    <w:rsid w:val="00B84C71"/>
    <w:rsid w:val="00B8721F"/>
    <w:rsid w:val="00B8751E"/>
    <w:rsid w:val="00B900A5"/>
    <w:rsid w:val="00B90D89"/>
    <w:rsid w:val="00B9111D"/>
    <w:rsid w:val="00BA1B29"/>
    <w:rsid w:val="00BA35FA"/>
    <w:rsid w:val="00BA4848"/>
    <w:rsid w:val="00BB17A5"/>
    <w:rsid w:val="00BB2A2A"/>
    <w:rsid w:val="00BB7149"/>
    <w:rsid w:val="00BB7C9A"/>
    <w:rsid w:val="00BC1A2B"/>
    <w:rsid w:val="00BC1D24"/>
    <w:rsid w:val="00BC28F9"/>
    <w:rsid w:val="00BC3D8C"/>
    <w:rsid w:val="00BD0A31"/>
    <w:rsid w:val="00BD195C"/>
    <w:rsid w:val="00BD1DC6"/>
    <w:rsid w:val="00BD3E26"/>
    <w:rsid w:val="00BD405C"/>
    <w:rsid w:val="00BD449F"/>
    <w:rsid w:val="00BD6897"/>
    <w:rsid w:val="00BE04F1"/>
    <w:rsid w:val="00BE22D8"/>
    <w:rsid w:val="00BE2454"/>
    <w:rsid w:val="00BE2531"/>
    <w:rsid w:val="00BE7734"/>
    <w:rsid w:val="00BE7AF4"/>
    <w:rsid w:val="00BF0DCE"/>
    <w:rsid w:val="00BF20FC"/>
    <w:rsid w:val="00BF322D"/>
    <w:rsid w:val="00BF359C"/>
    <w:rsid w:val="00BF4039"/>
    <w:rsid w:val="00BF5A19"/>
    <w:rsid w:val="00C02E6A"/>
    <w:rsid w:val="00C0492E"/>
    <w:rsid w:val="00C11D9B"/>
    <w:rsid w:val="00C1224F"/>
    <w:rsid w:val="00C1517E"/>
    <w:rsid w:val="00C1584A"/>
    <w:rsid w:val="00C167EB"/>
    <w:rsid w:val="00C179BC"/>
    <w:rsid w:val="00C25F82"/>
    <w:rsid w:val="00C27799"/>
    <w:rsid w:val="00C30C13"/>
    <w:rsid w:val="00C32A21"/>
    <w:rsid w:val="00C331CD"/>
    <w:rsid w:val="00C34408"/>
    <w:rsid w:val="00C353A4"/>
    <w:rsid w:val="00C36B17"/>
    <w:rsid w:val="00C40BC5"/>
    <w:rsid w:val="00C4128B"/>
    <w:rsid w:val="00C531BB"/>
    <w:rsid w:val="00C53E6C"/>
    <w:rsid w:val="00C573FD"/>
    <w:rsid w:val="00C62005"/>
    <w:rsid w:val="00C66218"/>
    <w:rsid w:val="00C66F77"/>
    <w:rsid w:val="00C7320F"/>
    <w:rsid w:val="00C73350"/>
    <w:rsid w:val="00C74250"/>
    <w:rsid w:val="00C773F9"/>
    <w:rsid w:val="00C77B81"/>
    <w:rsid w:val="00C80F08"/>
    <w:rsid w:val="00C82F2A"/>
    <w:rsid w:val="00C82F3C"/>
    <w:rsid w:val="00C86693"/>
    <w:rsid w:val="00C8729B"/>
    <w:rsid w:val="00C946B9"/>
    <w:rsid w:val="00C950EC"/>
    <w:rsid w:val="00C959C9"/>
    <w:rsid w:val="00CA6064"/>
    <w:rsid w:val="00CA7135"/>
    <w:rsid w:val="00CB2221"/>
    <w:rsid w:val="00CB2A15"/>
    <w:rsid w:val="00CB6450"/>
    <w:rsid w:val="00CB77C7"/>
    <w:rsid w:val="00CC0722"/>
    <w:rsid w:val="00CC281F"/>
    <w:rsid w:val="00CC6885"/>
    <w:rsid w:val="00CC6D62"/>
    <w:rsid w:val="00CE0004"/>
    <w:rsid w:val="00CE00BA"/>
    <w:rsid w:val="00CE2D6A"/>
    <w:rsid w:val="00CF2A58"/>
    <w:rsid w:val="00CF4ACA"/>
    <w:rsid w:val="00CF6807"/>
    <w:rsid w:val="00D119C5"/>
    <w:rsid w:val="00D15547"/>
    <w:rsid w:val="00D238B4"/>
    <w:rsid w:val="00D26FB4"/>
    <w:rsid w:val="00D34BF0"/>
    <w:rsid w:val="00D351ED"/>
    <w:rsid w:val="00D37789"/>
    <w:rsid w:val="00D63475"/>
    <w:rsid w:val="00D70875"/>
    <w:rsid w:val="00D708DF"/>
    <w:rsid w:val="00D71347"/>
    <w:rsid w:val="00D732CF"/>
    <w:rsid w:val="00D74528"/>
    <w:rsid w:val="00D766C5"/>
    <w:rsid w:val="00D8317D"/>
    <w:rsid w:val="00D84CCF"/>
    <w:rsid w:val="00D92026"/>
    <w:rsid w:val="00D9370E"/>
    <w:rsid w:val="00D94ED0"/>
    <w:rsid w:val="00D94F8B"/>
    <w:rsid w:val="00DA1835"/>
    <w:rsid w:val="00DB4096"/>
    <w:rsid w:val="00DB554D"/>
    <w:rsid w:val="00DB6E8E"/>
    <w:rsid w:val="00DC245E"/>
    <w:rsid w:val="00DC3837"/>
    <w:rsid w:val="00DC480D"/>
    <w:rsid w:val="00DC65E0"/>
    <w:rsid w:val="00DC7505"/>
    <w:rsid w:val="00DD1047"/>
    <w:rsid w:val="00DD52FF"/>
    <w:rsid w:val="00DD679F"/>
    <w:rsid w:val="00DE01A7"/>
    <w:rsid w:val="00DE14B9"/>
    <w:rsid w:val="00DE1910"/>
    <w:rsid w:val="00DE3E3E"/>
    <w:rsid w:val="00DE5B1D"/>
    <w:rsid w:val="00DE72DA"/>
    <w:rsid w:val="00DE7DE7"/>
    <w:rsid w:val="00DF0AB6"/>
    <w:rsid w:val="00DF7965"/>
    <w:rsid w:val="00E00884"/>
    <w:rsid w:val="00E03688"/>
    <w:rsid w:val="00E03827"/>
    <w:rsid w:val="00E03F2C"/>
    <w:rsid w:val="00E03F30"/>
    <w:rsid w:val="00E07752"/>
    <w:rsid w:val="00E11449"/>
    <w:rsid w:val="00E12A13"/>
    <w:rsid w:val="00E30E33"/>
    <w:rsid w:val="00E32D97"/>
    <w:rsid w:val="00E35E4D"/>
    <w:rsid w:val="00E36E28"/>
    <w:rsid w:val="00E370E7"/>
    <w:rsid w:val="00E450D6"/>
    <w:rsid w:val="00E4583D"/>
    <w:rsid w:val="00E54938"/>
    <w:rsid w:val="00E56EBB"/>
    <w:rsid w:val="00E61631"/>
    <w:rsid w:val="00E62E3C"/>
    <w:rsid w:val="00E64A78"/>
    <w:rsid w:val="00E66445"/>
    <w:rsid w:val="00E73B27"/>
    <w:rsid w:val="00E75243"/>
    <w:rsid w:val="00E7641A"/>
    <w:rsid w:val="00E80E4B"/>
    <w:rsid w:val="00E85DF9"/>
    <w:rsid w:val="00E90EFE"/>
    <w:rsid w:val="00E927E3"/>
    <w:rsid w:val="00EA2291"/>
    <w:rsid w:val="00EA518B"/>
    <w:rsid w:val="00EA59BC"/>
    <w:rsid w:val="00EA601A"/>
    <w:rsid w:val="00EA76D6"/>
    <w:rsid w:val="00EB3581"/>
    <w:rsid w:val="00EB3BDC"/>
    <w:rsid w:val="00EB4850"/>
    <w:rsid w:val="00EB6929"/>
    <w:rsid w:val="00EB7E36"/>
    <w:rsid w:val="00EC397B"/>
    <w:rsid w:val="00EC685D"/>
    <w:rsid w:val="00ED0BCD"/>
    <w:rsid w:val="00ED1B46"/>
    <w:rsid w:val="00ED385D"/>
    <w:rsid w:val="00ED74C0"/>
    <w:rsid w:val="00EE0C70"/>
    <w:rsid w:val="00EE2ADB"/>
    <w:rsid w:val="00EE3012"/>
    <w:rsid w:val="00EE62FF"/>
    <w:rsid w:val="00EF3960"/>
    <w:rsid w:val="00EF4364"/>
    <w:rsid w:val="00EF484A"/>
    <w:rsid w:val="00EF48C1"/>
    <w:rsid w:val="00EF5132"/>
    <w:rsid w:val="00F02D35"/>
    <w:rsid w:val="00F07CA4"/>
    <w:rsid w:val="00F10594"/>
    <w:rsid w:val="00F13262"/>
    <w:rsid w:val="00F16DAB"/>
    <w:rsid w:val="00F22AED"/>
    <w:rsid w:val="00F23590"/>
    <w:rsid w:val="00F269CE"/>
    <w:rsid w:val="00F30B71"/>
    <w:rsid w:val="00F32122"/>
    <w:rsid w:val="00F32E1C"/>
    <w:rsid w:val="00F33654"/>
    <w:rsid w:val="00F3557C"/>
    <w:rsid w:val="00F3677C"/>
    <w:rsid w:val="00F40CB2"/>
    <w:rsid w:val="00F422E0"/>
    <w:rsid w:val="00F45A93"/>
    <w:rsid w:val="00F4600F"/>
    <w:rsid w:val="00F46326"/>
    <w:rsid w:val="00F51FAD"/>
    <w:rsid w:val="00F520CA"/>
    <w:rsid w:val="00F55726"/>
    <w:rsid w:val="00F61E9C"/>
    <w:rsid w:val="00F6393C"/>
    <w:rsid w:val="00F756E8"/>
    <w:rsid w:val="00F75A61"/>
    <w:rsid w:val="00F767E8"/>
    <w:rsid w:val="00F871CE"/>
    <w:rsid w:val="00F93DFC"/>
    <w:rsid w:val="00F9603E"/>
    <w:rsid w:val="00FA5E96"/>
    <w:rsid w:val="00FA6348"/>
    <w:rsid w:val="00FA669F"/>
    <w:rsid w:val="00FB2803"/>
    <w:rsid w:val="00FB4039"/>
    <w:rsid w:val="00FB5B2D"/>
    <w:rsid w:val="00FB6D3E"/>
    <w:rsid w:val="00FC10B5"/>
    <w:rsid w:val="00FC23F3"/>
    <w:rsid w:val="00FC6B4B"/>
    <w:rsid w:val="00FC6BA2"/>
    <w:rsid w:val="00FC71B4"/>
    <w:rsid w:val="00FD0C68"/>
    <w:rsid w:val="00FD10BA"/>
    <w:rsid w:val="00FD5BF5"/>
    <w:rsid w:val="00FE199F"/>
    <w:rsid w:val="00FE4A73"/>
    <w:rsid w:val="00FE547F"/>
    <w:rsid w:val="00FE5F99"/>
    <w:rsid w:val="00FF1B56"/>
    <w:rsid w:val="00FF4C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30985"/>
  <w15:chartTrackingRefBased/>
  <w15:docId w15:val="{38B97CB3-4F35-42A4-BFC5-8054DEE76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0884"/>
    <w:pPr>
      <w:spacing w:before="0" w:after="120" w:line="240" w:lineRule="auto"/>
      <w:jc w:val="both"/>
    </w:pPr>
    <w:rPr>
      <w:sz w:val="22"/>
      <w:lang w:val="en-US"/>
    </w:rPr>
  </w:style>
  <w:style w:type="paragraph" w:styleId="Heading1">
    <w:name w:val="heading 1"/>
    <w:basedOn w:val="Normal"/>
    <w:next w:val="Normal"/>
    <w:link w:val="Heading1Char"/>
    <w:uiPriority w:val="9"/>
    <w:qFormat/>
    <w:rsid w:val="00E00884"/>
    <w:pPr>
      <w:numPr>
        <w:numId w:val="10"/>
      </w:numPr>
      <w:spacing w:before="360" w:after="0"/>
      <w:outlineLvl w:val="0"/>
    </w:pPr>
    <w:rPr>
      <w:rFonts w:asciiTheme="majorHAnsi" w:hAnsiTheme="majorHAnsi"/>
      <w:b/>
      <w:caps/>
      <w:spacing w:val="15"/>
      <w:sz w:val="24"/>
      <w:szCs w:val="22"/>
    </w:rPr>
  </w:style>
  <w:style w:type="paragraph" w:styleId="Heading2">
    <w:name w:val="heading 2"/>
    <w:basedOn w:val="Normal"/>
    <w:next w:val="Normal"/>
    <w:link w:val="Heading2Char"/>
    <w:uiPriority w:val="9"/>
    <w:unhideWhenUsed/>
    <w:qFormat/>
    <w:rsid w:val="00E00884"/>
    <w:pPr>
      <w:numPr>
        <w:ilvl w:val="1"/>
        <w:numId w:val="10"/>
      </w:numPr>
      <w:spacing w:after="0"/>
      <w:outlineLvl w:val="1"/>
    </w:pPr>
    <w:rPr>
      <w:rFonts w:asciiTheme="majorHAnsi" w:hAnsiTheme="majorHAnsi"/>
      <w:b/>
      <w:smallCaps/>
      <w:spacing w:val="15"/>
      <w:sz w:val="24"/>
    </w:rPr>
  </w:style>
  <w:style w:type="paragraph" w:styleId="Heading3">
    <w:name w:val="heading 3"/>
    <w:basedOn w:val="Normal"/>
    <w:next w:val="Normal"/>
    <w:link w:val="Heading3Char"/>
    <w:uiPriority w:val="9"/>
    <w:unhideWhenUsed/>
    <w:qFormat/>
    <w:rsid w:val="00E00884"/>
    <w:pPr>
      <w:numPr>
        <w:ilvl w:val="2"/>
        <w:numId w:val="10"/>
      </w:numPr>
      <w:spacing w:before="200" w:after="0"/>
      <w:outlineLvl w:val="2"/>
    </w:pPr>
    <w:rPr>
      <w:rFonts w:asciiTheme="majorHAnsi" w:hAnsiTheme="majorHAnsi"/>
      <w:b/>
      <w:spacing w:val="15"/>
    </w:rPr>
  </w:style>
  <w:style w:type="paragraph" w:styleId="Heading4">
    <w:name w:val="heading 4"/>
    <w:basedOn w:val="Normal"/>
    <w:next w:val="Normal"/>
    <w:link w:val="Heading4Char"/>
    <w:uiPriority w:val="9"/>
    <w:unhideWhenUsed/>
    <w:qFormat/>
    <w:rsid w:val="00E00884"/>
    <w:pPr>
      <w:numPr>
        <w:ilvl w:val="3"/>
        <w:numId w:val="10"/>
      </w:numPr>
      <w:spacing w:after="0"/>
      <w:outlineLvl w:val="3"/>
    </w:pPr>
    <w:rPr>
      <w:spacing w:val="10"/>
    </w:rPr>
  </w:style>
  <w:style w:type="paragraph" w:styleId="Heading5">
    <w:name w:val="heading 5"/>
    <w:basedOn w:val="Normal"/>
    <w:next w:val="Normal"/>
    <w:link w:val="Heading5Char"/>
    <w:uiPriority w:val="9"/>
    <w:unhideWhenUsed/>
    <w:qFormat/>
    <w:rsid w:val="00E00884"/>
    <w:pPr>
      <w:numPr>
        <w:ilvl w:val="4"/>
        <w:numId w:val="10"/>
      </w:numPr>
      <w:spacing w:before="200" w:after="0"/>
      <w:outlineLvl w:val="4"/>
    </w:pPr>
    <w:rPr>
      <w:rFonts w:ascii="Calibri" w:hAnsi="Calibri"/>
      <w:i/>
      <w:spacing w:val="10"/>
    </w:rPr>
  </w:style>
  <w:style w:type="paragraph" w:styleId="Heading6">
    <w:name w:val="heading 6"/>
    <w:basedOn w:val="Normal"/>
    <w:next w:val="Normal"/>
    <w:link w:val="Heading6Char"/>
    <w:uiPriority w:val="9"/>
    <w:unhideWhenUsed/>
    <w:qFormat/>
    <w:rsid w:val="00E00884"/>
    <w:pPr>
      <w:numPr>
        <w:ilvl w:val="5"/>
        <w:numId w:val="10"/>
      </w:num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E00884"/>
    <w:pPr>
      <w:numPr>
        <w:ilvl w:val="6"/>
        <w:numId w:val="10"/>
      </w:num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E00884"/>
    <w:pPr>
      <w:numPr>
        <w:ilvl w:val="7"/>
        <w:numId w:val="10"/>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00884"/>
    <w:pPr>
      <w:numPr>
        <w:ilvl w:val="8"/>
        <w:numId w:val="10"/>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able41">
    <w:name w:val="Plain Table 41"/>
    <w:uiPriority w:val="21"/>
    <w:qFormat/>
    <w:rsid w:val="00E00884"/>
    <w:rPr>
      <w:b w:val="0"/>
      <w:bCs/>
      <w:i/>
      <w:iCs/>
      <w:color w:val="4F81BD"/>
    </w:rPr>
  </w:style>
  <w:style w:type="character" w:customStyle="1" w:styleId="Heading1Char">
    <w:name w:val="Heading 1 Char"/>
    <w:basedOn w:val="DefaultParagraphFont"/>
    <w:link w:val="Heading1"/>
    <w:uiPriority w:val="9"/>
    <w:rsid w:val="00E00884"/>
    <w:rPr>
      <w:rFonts w:asciiTheme="majorHAnsi" w:hAnsiTheme="majorHAnsi"/>
      <w:b/>
      <w:caps/>
      <w:spacing w:val="15"/>
      <w:sz w:val="24"/>
      <w:szCs w:val="22"/>
      <w:lang w:val="en-US"/>
    </w:rPr>
  </w:style>
  <w:style w:type="character" w:customStyle="1" w:styleId="Heading2Char">
    <w:name w:val="Heading 2 Char"/>
    <w:basedOn w:val="DefaultParagraphFont"/>
    <w:link w:val="Heading2"/>
    <w:uiPriority w:val="9"/>
    <w:rsid w:val="00E00884"/>
    <w:rPr>
      <w:rFonts w:asciiTheme="majorHAnsi" w:hAnsiTheme="majorHAnsi"/>
      <w:b/>
      <w:smallCaps/>
      <w:spacing w:val="15"/>
      <w:sz w:val="24"/>
      <w:lang w:val="en-US"/>
    </w:rPr>
  </w:style>
  <w:style w:type="character" w:customStyle="1" w:styleId="Heading3Char">
    <w:name w:val="Heading 3 Char"/>
    <w:basedOn w:val="DefaultParagraphFont"/>
    <w:link w:val="Heading3"/>
    <w:uiPriority w:val="9"/>
    <w:rsid w:val="00E00884"/>
    <w:rPr>
      <w:rFonts w:asciiTheme="majorHAnsi" w:hAnsiTheme="majorHAnsi"/>
      <w:b/>
      <w:spacing w:val="15"/>
      <w:sz w:val="22"/>
      <w:lang w:val="en-US"/>
    </w:rPr>
  </w:style>
  <w:style w:type="character" w:customStyle="1" w:styleId="Heading4Char">
    <w:name w:val="Heading 4 Char"/>
    <w:basedOn w:val="DefaultParagraphFont"/>
    <w:link w:val="Heading4"/>
    <w:uiPriority w:val="9"/>
    <w:rsid w:val="00E00884"/>
    <w:rPr>
      <w:spacing w:val="10"/>
      <w:sz w:val="22"/>
      <w:lang w:val="en-US"/>
    </w:rPr>
  </w:style>
  <w:style w:type="character" w:customStyle="1" w:styleId="Heading5Char">
    <w:name w:val="Heading 5 Char"/>
    <w:basedOn w:val="DefaultParagraphFont"/>
    <w:link w:val="Heading5"/>
    <w:uiPriority w:val="9"/>
    <w:rsid w:val="00E00884"/>
    <w:rPr>
      <w:rFonts w:ascii="Calibri" w:hAnsi="Calibri"/>
      <w:i/>
      <w:spacing w:val="10"/>
      <w:sz w:val="22"/>
      <w:lang w:val="en-US"/>
    </w:rPr>
  </w:style>
  <w:style w:type="character" w:customStyle="1" w:styleId="Heading6Char">
    <w:name w:val="Heading 6 Char"/>
    <w:basedOn w:val="DefaultParagraphFont"/>
    <w:link w:val="Heading6"/>
    <w:uiPriority w:val="9"/>
    <w:rsid w:val="00E00884"/>
    <w:rPr>
      <w:caps/>
      <w:color w:val="2F5496" w:themeColor="accent1" w:themeShade="BF"/>
      <w:spacing w:val="10"/>
      <w:sz w:val="22"/>
      <w:lang w:val="en-US"/>
    </w:rPr>
  </w:style>
  <w:style w:type="character" w:customStyle="1" w:styleId="Heading7Char">
    <w:name w:val="Heading 7 Char"/>
    <w:basedOn w:val="DefaultParagraphFont"/>
    <w:link w:val="Heading7"/>
    <w:uiPriority w:val="9"/>
    <w:semiHidden/>
    <w:rsid w:val="00E00884"/>
    <w:rPr>
      <w:caps/>
      <w:color w:val="2F5496" w:themeColor="accent1" w:themeShade="BF"/>
      <w:spacing w:val="10"/>
      <w:sz w:val="22"/>
      <w:lang w:val="en-US"/>
    </w:rPr>
  </w:style>
  <w:style w:type="character" w:customStyle="1" w:styleId="Heading8Char">
    <w:name w:val="Heading 8 Char"/>
    <w:basedOn w:val="DefaultParagraphFont"/>
    <w:link w:val="Heading8"/>
    <w:uiPriority w:val="9"/>
    <w:semiHidden/>
    <w:rsid w:val="00E00884"/>
    <w:rPr>
      <w:caps/>
      <w:spacing w:val="10"/>
      <w:sz w:val="18"/>
      <w:szCs w:val="18"/>
      <w:lang w:val="en-US"/>
    </w:rPr>
  </w:style>
  <w:style w:type="character" w:customStyle="1" w:styleId="Heading9Char">
    <w:name w:val="Heading 9 Char"/>
    <w:basedOn w:val="DefaultParagraphFont"/>
    <w:link w:val="Heading9"/>
    <w:uiPriority w:val="9"/>
    <w:semiHidden/>
    <w:rsid w:val="00E00884"/>
    <w:rPr>
      <w:i/>
      <w:iCs/>
      <w:caps/>
      <w:spacing w:val="10"/>
      <w:sz w:val="18"/>
      <w:szCs w:val="18"/>
      <w:lang w:val="en-US"/>
    </w:rPr>
  </w:style>
  <w:style w:type="paragraph" w:styleId="Caption">
    <w:name w:val="caption"/>
    <w:basedOn w:val="Normal"/>
    <w:next w:val="Normal"/>
    <w:uiPriority w:val="35"/>
    <w:unhideWhenUsed/>
    <w:qFormat/>
    <w:rsid w:val="00E00884"/>
    <w:pPr>
      <w:spacing w:after="0"/>
    </w:pPr>
    <w:rPr>
      <w:bCs/>
      <w:i/>
      <w:szCs w:val="16"/>
    </w:rPr>
  </w:style>
  <w:style w:type="paragraph" w:styleId="Title">
    <w:name w:val="Title"/>
    <w:basedOn w:val="Normal"/>
    <w:next w:val="Normal"/>
    <w:link w:val="TitleChar"/>
    <w:uiPriority w:val="10"/>
    <w:qFormat/>
    <w:rsid w:val="00E00884"/>
    <w:pPr>
      <w:shd w:val="clear" w:color="auto" w:fill="4472C4" w:themeFill="accent1"/>
      <w:spacing w:after="0"/>
      <w:jc w:val="center"/>
    </w:pPr>
    <w:rPr>
      <w:rFonts w:eastAsiaTheme="majorEastAsia" w:cstheme="majorBidi"/>
      <w:b/>
      <w:caps/>
      <w:color w:val="FFFFFF" w:themeColor="background1"/>
      <w:spacing w:val="10"/>
      <w:sz w:val="24"/>
      <w:szCs w:val="52"/>
    </w:rPr>
  </w:style>
  <w:style w:type="character" w:customStyle="1" w:styleId="TitleChar">
    <w:name w:val="Title Char"/>
    <w:basedOn w:val="DefaultParagraphFont"/>
    <w:link w:val="Title"/>
    <w:uiPriority w:val="10"/>
    <w:rsid w:val="00E00884"/>
    <w:rPr>
      <w:rFonts w:eastAsiaTheme="majorEastAsia" w:cstheme="majorBidi"/>
      <w:b/>
      <w:caps/>
      <w:color w:val="FFFFFF" w:themeColor="background1"/>
      <w:spacing w:val="10"/>
      <w:sz w:val="24"/>
      <w:szCs w:val="52"/>
      <w:shd w:val="clear" w:color="auto" w:fill="4472C4" w:themeFill="accent1"/>
      <w:lang w:val="en-US"/>
    </w:rPr>
  </w:style>
  <w:style w:type="paragraph" w:styleId="Subtitle">
    <w:name w:val="Subtitle"/>
    <w:basedOn w:val="Normal"/>
    <w:next w:val="Normal"/>
    <w:link w:val="SubtitleChar"/>
    <w:uiPriority w:val="11"/>
    <w:qFormat/>
    <w:rsid w:val="00E00884"/>
    <w:pPr>
      <w:spacing w:after="500"/>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E00884"/>
    <w:rPr>
      <w:caps/>
      <w:color w:val="595959" w:themeColor="text1" w:themeTint="A6"/>
      <w:spacing w:val="10"/>
      <w:sz w:val="21"/>
      <w:szCs w:val="21"/>
      <w:lang w:val="en-US"/>
    </w:rPr>
  </w:style>
  <w:style w:type="character" w:styleId="Strong">
    <w:name w:val="Strong"/>
    <w:uiPriority w:val="22"/>
    <w:qFormat/>
    <w:rsid w:val="00E00884"/>
    <w:rPr>
      <w:b w:val="0"/>
      <w:bCs/>
      <w:i/>
      <w:color w:val="auto"/>
      <w:u w:val="single"/>
    </w:rPr>
  </w:style>
  <w:style w:type="character" w:styleId="Emphasis">
    <w:name w:val="Emphasis"/>
    <w:uiPriority w:val="20"/>
    <w:qFormat/>
    <w:rsid w:val="00E00884"/>
    <w:rPr>
      <w:caps/>
      <w:color w:val="1F3763" w:themeColor="accent1" w:themeShade="7F"/>
      <w:spacing w:val="5"/>
    </w:rPr>
  </w:style>
  <w:style w:type="paragraph" w:styleId="NoSpacing">
    <w:name w:val="No Spacing"/>
    <w:link w:val="NoSpacingChar"/>
    <w:uiPriority w:val="1"/>
    <w:qFormat/>
    <w:rsid w:val="00E00884"/>
    <w:pPr>
      <w:spacing w:after="0" w:line="240" w:lineRule="auto"/>
      <w:jc w:val="both"/>
    </w:pPr>
    <w:rPr>
      <w:sz w:val="22"/>
    </w:rPr>
  </w:style>
  <w:style w:type="character" w:customStyle="1" w:styleId="NoSpacingChar">
    <w:name w:val="No Spacing Char"/>
    <w:link w:val="NoSpacing"/>
    <w:uiPriority w:val="1"/>
    <w:rsid w:val="00E00884"/>
    <w:rPr>
      <w:sz w:val="22"/>
    </w:rPr>
  </w:style>
  <w:style w:type="paragraph" w:styleId="ListParagraph">
    <w:name w:val="List Paragraph"/>
    <w:basedOn w:val="Normal"/>
    <w:uiPriority w:val="34"/>
    <w:qFormat/>
    <w:rsid w:val="00E00884"/>
    <w:pPr>
      <w:ind w:left="720"/>
      <w:contextualSpacing/>
    </w:pPr>
  </w:style>
  <w:style w:type="paragraph" w:styleId="Quote">
    <w:name w:val="Quote"/>
    <w:basedOn w:val="Normal"/>
    <w:next w:val="Normal"/>
    <w:link w:val="QuoteChar"/>
    <w:uiPriority w:val="29"/>
    <w:qFormat/>
    <w:rsid w:val="00E00884"/>
    <w:pPr>
      <w:pBdr>
        <w:top w:val="single" w:sz="8" w:space="1" w:color="4472C4" w:themeColor="accent1"/>
        <w:bottom w:val="single" w:sz="8" w:space="1" w:color="4472C4" w:themeColor="accent1"/>
      </w:pBdr>
      <w:shd w:val="clear" w:color="auto" w:fill="D9E2F3" w:themeFill="accent1" w:themeFillTint="33"/>
    </w:pPr>
    <w:rPr>
      <w:iCs/>
      <w:szCs w:val="24"/>
    </w:rPr>
  </w:style>
  <w:style w:type="character" w:customStyle="1" w:styleId="QuoteChar">
    <w:name w:val="Quote Char"/>
    <w:basedOn w:val="DefaultParagraphFont"/>
    <w:link w:val="Quote"/>
    <w:uiPriority w:val="29"/>
    <w:rsid w:val="00E00884"/>
    <w:rPr>
      <w:iCs/>
      <w:sz w:val="22"/>
      <w:szCs w:val="24"/>
      <w:shd w:val="clear" w:color="auto" w:fill="D9E2F3" w:themeFill="accent1" w:themeFillTint="33"/>
      <w:lang w:val="en-US"/>
    </w:rPr>
  </w:style>
  <w:style w:type="paragraph" w:styleId="IntenseQuote">
    <w:name w:val="Intense Quote"/>
    <w:basedOn w:val="Quote"/>
    <w:next w:val="Normal"/>
    <w:link w:val="IntenseQuoteChar"/>
    <w:uiPriority w:val="30"/>
    <w:qFormat/>
    <w:rsid w:val="00E00884"/>
    <w:pPr>
      <w:pBdr>
        <w:top w:val="single" w:sz="8" w:space="1" w:color="000000" w:themeColor="text1"/>
        <w:bottom w:val="single" w:sz="8" w:space="1" w:color="000000" w:themeColor="text1"/>
      </w:pBdr>
      <w:shd w:val="clear" w:color="auto" w:fill="D0CECE" w:themeFill="background2" w:themeFillShade="E6"/>
      <w:spacing w:before="120"/>
    </w:pPr>
    <w:rPr>
      <w:b/>
      <w:sz w:val="24"/>
    </w:rPr>
  </w:style>
  <w:style w:type="character" w:customStyle="1" w:styleId="IntenseQuoteChar">
    <w:name w:val="Intense Quote Char"/>
    <w:basedOn w:val="DefaultParagraphFont"/>
    <w:link w:val="IntenseQuote"/>
    <w:uiPriority w:val="30"/>
    <w:rsid w:val="00E00884"/>
    <w:rPr>
      <w:b/>
      <w:iCs/>
      <w:sz w:val="24"/>
      <w:szCs w:val="24"/>
      <w:shd w:val="clear" w:color="auto" w:fill="D0CECE" w:themeFill="background2" w:themeFillShade="E6"/>
      <w:lang w:val="en-US"/>
    </w:rPr>
  </w:style>
  <w:style w:type="character" w:styleId="SubtleEmphasis">
    <w:name w:val="Subtle Emphasis"/>
    <w:uiPriority w:val="19"/>
    <w:qFormat/>
    <w:rsid w:val="00E00884"/>
    <w:rPr>
      <w:i/>
      <w:iCs/>
      <w:color w:val="1F3763" w:themeColor="accent1" w:themeShade="7F"/>
    </w:rPr>
  </w:style>
  <w:style w:type="character" w:styleId="IntenseEmphasis">
    <w:name w:val="Intense Emphasis"/>
    <w:uiPriority w:val="21"/>
    <w:qFormat/>
    <w:rsid w:val="00E00884"/>
    <w:rPr>
      <w:b w:val="0"/>
      <w:bCs/>
      <w:caps w:val="0"/>
      <w:color w:val="auto"/>
      <w:spacing w:val="10"/>
      <w:u w:val="single"/>
    </w:rPr>
  </w:style>
  <w:style w:type="character" w:styleId="SubtleReference">
    <w:name w:val="Subtle Reference"/>
    <w:uiPriority w:val="31"/>
    <w:qFormat/>
    <w:rsid w:val="00E00884"/>
    <w:rPr>
      <w:b/>
      <w:bCs/>
      <w:color w:val="4472C4" w:themeColor="accent1"/>
    </w:rPr>
  </w:style>
  <w:style w:type="character" w:styleId="IntenseReference">
    <w:name w:val="Intense Reference"/>
    <w:uiPriority w:val="32"/>
    <w:qFormat/>
    <w:rsid w:val="00E00884"/>
    <w:rPr>
      <w:b/>
      <w:bCs/>
      <w:i/>
      <w:iCs/>
      <w:caps/>
      <w:color w:val="4472C4" w:themeColor="accent1"/>
    </w:rPr>
  </w:style>
  <w:style w:type="character" w:styleId="BookTitle">
    <w:name w:val="Book Title"/>
    <w:uiPriority w:val="33"/>
    <w:qFormat/>
    <w:rsid w:val="00E00884"/>
    <w:rPr>
      <w:b/>
      <w:bCs/>
      <w:i/>
      <w:iCs/>
      <w:spacing w:val="0"/>
    </w:rPr>
  </w:style>
  <w:style w:type="paragraph" w:styleId="TOCHeading">
    <w:name w:val="TOC Heading"/>
    <w:basedOn w:val="Heading1"/>
    <w:next w:val="Normal"/>
    <w:uiPriority w:val="39"/>
    <w:unhideWhenUsed/>
    <w:qFormat/>
    <w:rsid w:val="00E00884"/>
    <w:pPr>
      <w:ind w:left="431" w:hanging="431"/>
      <w:outlineLvl w:val="9"/>
    </w:pPr>
  </w:style>
  <w:style w:type="character" w:styleId="CommentReference">
    <w:name w:val="annotation reference"/>
    <w:basedOn w:val="DefaultParagraphFont"/>
    <w:uiPriority w:val="99"/>
    <w:semiHidden/>
    <w:unhideWhenUsed/>
    <w:rsid w:val="006F38A6"/>
    <w:rPr>
      <w:sz w:val="16"/>
      <w:szCs w:val="16"/>
    </w:rPr>
  </w:style>
  <w:style w:type="paragraph" w:styleId="CommentText">
    <w:name w:val="annotation text"/>
    <w:basedOn w:val="Normal"/>
    <w:link w:val="CommentTextChar"/>
    <w:uiPriority w:val="99"/>
    <w:unhideWhenUsed/>
    <w:rsid w:val="006F38A6"/>
    <w:rPr>
      <w:sz w:val="20"/>
    </w:rPr>
  </w:style>
  <w:style w:type="character" w:customStyle="1" w:styleId="CommentTextChar">
    <w:name w:val="Comment Text Char"/>
    <w:basedOn w:val="DefaultParagraphFont"/>
    <w:link w:val="CommentText"/>
    <w:uiPriority w:val="99"/>
    <w:rsid w:val="006F38A6"/>
    <w:rPr>
      <w:lang w:val="en-US"/>
    </w:rPr>
  </w:style>
  <w:style w:type="paragraph" w:styleId="CommentSubject">
    <w:name w:val="annotation subject"/>
    <w:basedOn w:val="CommentText"/>
    <w:next w:val="CommentText"/>
    <w:link w:val="CommentSubjectChar"/>
    <w:uiPriority w:val="99"/>
    <w:semiHidden/>
    <w:unhideWhenUsed/>
    <w:rsid w:val="006F38A6"/>
    <w:rPr>
      <w:b/>
      <w:bCs/>
    </w:rPr>
  </w:style>
  <w:style w:type="character" w:customStyle="1" w:styleId="CommentSubjectChar">
    <w:name w:val="Comment Subject Char"/>
    <w:basedOn w:val="CommentTextChar"/>
    <w:link w:val="CommentSubject"/>
    <w:uiPriority w:val="99"/>
    <w:semiHidden/>
    <w:rsid w:val="006F38A6"/>
    <w:rPr>
      <w:b/>
      <w:bCs/>
      <w:lang w:val="en-US"/>
    </w:rPr>
  </w:style>
  <w:style w:type="character" w:styleId="Hyperlink">
    <w:name w:val="Hyperlink"/>
    <w:basedOn w:val="DefaultParagraphFont"/>
    <w:uiPriority w:val="99"/>
    <w:unhideWhenUsed/>
    <w:rsid w:val="00CB77C7"/>
    <w:rPr>
      <w:color w:val="0563C1" w:themeColor="hyperlink"/>
      <w:u w:val="single"/>
    </w:rPr>
  </w:style>
  <w:style w:type="paragraph" w:customStyle="1" w:styleId="EndNoteBibliographyTitle">
    <w:name w:val="EndNote Bibliography Title"/>
    <w:basedOn w:val="Normal"/>
    <w:link w:val="EndNoteBibliographyTitleChar"/>
    <w:rsid w:val="000235A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35AE"/>
    <w:rPr>
      <w:rFonts w:ascii="Calibri" w:hAnsi="Calibri" w:cs="Calibri"/>
      <w:noProof/>
      <w:sz w:val="22"/>
      <w:lang w:val="en-US"/>
    </w:rPr>
  </w:style>
  <w:style w:type="paragraph" w:customStyle="1" w:styleId="EndNoteBibliography">
    <w:name w:val="EndNote Bibliography"/>
    <w:basedOn w:val="Normal"/>
    <w:link w:val="EndNoteBibliographyChar"/>
    <w:rsid w:val="000235AE"/>
    <w:rPr>
      <w:rFonts w:ascii="Calibri" w:hAnsi="Calibri" w:cs="Calibri"/>
      <w:noProof/>
    </w:rPr>
  </w:style>
  <w:style w:type="character" w:customStyle="1" w:styleId="EndNoteBibliographyChar">
    <w:name w:val="EndNote Bibliography Char"/>
    <w:basedOn w:val="DefaultParagraphFont"/>
    <w:link w:val="EndNoteBibliography"/>
    <w:rsid w:val="000235AE"/>
    <w:rPr>
      <w:rFonts w:ascii="Calibri" w:hAnsi="Calibri" w:cs="Calibri"/>
      <w:noProof/>
      <w:sz w:val="22"/>
      <w:lang w:val="en-US"/>
    </w:rPr>
  </w:style>
  <w:style w:type="character" w:customStyle="1" w:styleId="fontstyle01">
    <w:name w:val="fontstyle01"/>
    <w:basedOn w:val="DefaultParagraphFont"/>
    <w:rsid w:val="00646EE2"/>
    <w:rPr>
      <w:rFonts w:ascii="Times New Roman" w:hAnsi="Times New Roman" w:cs="Times New Roman" w:hint="default"/>
      <w:b w:val="0"/>
      <w:bCs w:val="0"/>
      <w:i w:val="0"/>
      <w:iCs w:val="0"/>
      <w:color w:val="000000"/>
      <w:sz w:val="24"/>
      <w:szCs w:val="24"/>
    </w:rPr>
  </w:style>
  <w:style w:type="paragraph" w:customStyle="1" w:styleId="TableContents">
    <w:name w:val="Table Contents"/>
    <w:basedOn w:val="Normal"/>
    <w:qFormat/>
    <w:pPr>
      <w:suppressLineNumbers/>
      <w:spacing w:after="160" w:line="259" w:lineRule="auto"/>
      <w:jc w:val="left"/>
    </w:pPr>
    <w:rPr>
      <w:rFonts w:cs="DengXian"/>
      <w:szCs w:val="22"/>
    </w:rPr>
  </w:style>
  <w:style w:type="character" w:styleId="UnresolvedMention">
    <w:name w:val="Unresolved Mention"/>
    <w:basedOn w:val="DefaultParagraphFont"/>
    <w:uiPriority w:val="99"/>
    <w:rsid w:val="00170F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iko.terkuile@lstmed.ac.uk"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7C0FD97E8128F4380ABDD32703B2958" ma:contentTypeVersion="4" ma:contentTypeDescription="Create a new document." ma:contentTypeScope="" ma:versionID="9f8318a921e609f4d93222c0b85754e0">
  <xsd:schema xmlns:xsd="http://www.w3.org/2001/XMLSchema" xmlns:xs="http://www.w3.org/2001/XMLSchema" xmlns:p="http://schemas.microsoft.com/office/2006/metadata/properties" xmlns:ns2="9e8fe47c-0008-49ca-9b0b-571132de825c" targetNamespace="http://schemas.microsoft.com/office/2006/metadata/properties" ma:root="true" ma:fieldsID="0eea0eedbf3b3dea1c0db501b536e051" ns2:_="">
    <xsd:import namespace="9e8fe47c-0008-49ca-9b0b-571132de825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8fe47c-0008-49ca-9b0b-571132de82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D1E01D-0080-4902-A00E-08F095D716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9A43D6B-9BBE-4598-AE13-096F9B5A95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8fe47c-0008-49ca-9b0b-571132de82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19CBC9D-6788-406A-A89E-ED1D27D6B4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470</Words>
  <Characters>14085</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iko terKuile</dc:creator>
  <cp:lastModifiedBy>Feiko terKuile</cp:lastModifiedBy>
  <cp:revision>4</cp:revision>
  <dcterms:created xsi:type="dcterms:W3CDTF">2021-07-09T15:38:00Z</dcterms:created>
  <dcterms:modified xsi:type="dcterms:W3CDTF">2021-07-0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C0FD97E8128F4380ABDD32703B2958</vt:lpwstr>
  </property>
</Properties>
</file>